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976B997" w14:textId="16B8D996" w:rsidR="00ED2BAF" w:rsidRPr="00FA7DB0" w:rsidRDefault="00FA7DB0" w:rsidP="00A22510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FA7DB0">
        <w:rPr>
          <w:rFonts w:ascii="Times New Roman" w:hAnsi="Times New Roman" w:cs="Times New Roman"/>
          <w:b/>
          <w:sz w:val="24"/>
          <w:szCs w:val="24"/>
        </w:rPr>
        <w:t>Supplemental Digital Content</w:t>
      </w:r>
      <w:r w:rsidR="00DB7F16" w:rsidRPr="00FA7DB0">
        <w:rPr>
          <w:rFonts w:ascii="Times New Roman" w:hAnsi="Times New Roman" w:cs="Times New Roman"/>
          <w:b/>
          <w:sz w:val="24"/>
          <w:szCs w:val="24"/>
        </w:rPr>
        <w:t>:</w:t>
      </w:r>
    </w:p>
    <w:p w14:paraId="684EF0BF" w14:textId="38A89425" w:rsidR="00215DC7" w:rsidRPr="008D7E36" w:rsidRDefault="00215DC7" w:rsidP="00215DC7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8D7E36">
        <w:rPr>
          <w:rFonts w:ascii="Times New Roman" w:hAnsi="Times New Roman" w:cs="Times New Roman"/>
          <w:sz w:val="24"/>
          <w:szCs w:val="24"/>
        </w:rPr>
        <w:t>eFigure</w:t>
      </w:r>
      <w:proofErr w:type="spellEnd"/>
      <w:proofErr w:type="gramEnd"/>
      <w:r w:rsidRPr="008D7E36">
        <w:rPr>
          <w:rFonts w:ascii="Times New Roman" w:hAnsi="Times New Roman" w:cs="Times New Roman"/>
          <w:sz w:val="24"/>
          <w:szCs w:val="24"/>
        </w:rPr>
        <w:t xml:space="preserve"> 1. Best-corrected visual acuity before and after cyanoacrylate tissue adhesive application</w:t>
      </w:r>
    </w:p>
    <w:p w14:paraId="79DFB0A7" w14:textId="77777777" w:rsidR="00095226" w:rsidRPr="008D7E36" w:rsidRDefault="00095226" w:rsidP="00095226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8D7E36">
        <w:rPr>
          <w:rFonts w:ascii="Times New Roman" w:hAnsi="Times New Roman" w:cs="Times New Roman"/>
          <w:sz w:val="24"/>
          <w:szCs w:val="24"/>
        </w:rPr>
        <w:t>eTable</w:t>
      </w:r>
      <w:proofErr w:type="spellEnd"/>
      <w:proofErr w:type="gramEnd"/>
      <w:r w:rsidRPr="008D7E36">
        <w:rPr>
          <w:rFonts w:ascii="Times New Roman" w:hAnsi="Times New Roman" w:cs="Times New Roman"/>
          <w:sz w:val="24"/>
          <w:szCs w:val="24"/>
        </w:rPr>
        <w:t xml:space="preserve"> 1. </w:t>
      </w:r>
      <w:proofErr w:type="spellStart"/>
      <w:r w:rsidRPr="008D7E36">
        <w:rPr>
          <w:rFonts w:ascii="Times New Roman" w:hAnsi="Times New Roman" w:cs="Times New Roman"/>
          <w:sz w:val="24"/>
          <w:szCs w:val="24"/>
        </w:rPr>
        <w:t>Univariable</w:t>
      </w:r>
      <w:proofErr w:type="spellEnd"/>
      <w:r w:rsidRPr="008D7E36">
        <w:rPr>
          <w:rFonts w:ascii="Times New Roman" w:hAnsi="Times New Roman" w:cs="Times New Roman"/>
          <w:sz w:val="24"/>
          <w:szCs w:val="24"/>
        </w:rPr>
        <w:t xml:space="preserve"> analysis of cyanoacrylate tissue adhesive application failure</w:t>
      </w:r>
    </w:p>
    <w:p w14:paraId="54712772" w14:textId="1D3020E3" w:rsidR="00215DC7" w:rsidRPr="008D7E36" w:rsidRDefault="00215DC7" w:rsidP="00215DC7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8D7E36">
        <w:rPr>
          <w:rFonts w:ascii="Times New Roman" w:hAnsi="Times New Roman" w:cs="Times New Roman"/>
          <w:sz w:val="24"/>
          <w:szCs w:val="24"/>
        </w:rPr>
        <w:t>eFigure</w:t>
      </w:r>
      <w:proofErr w:type="spellEnd"/>
      <w:proofErr w:type="gramEnd"/>
      <w:r w:rsidRPr="008D7E36">
        <w:rPr>
          <w:rFonts w:ascii="Times New Roman" w:hAnsi="Times New Roman" w:cs="Times New Roman"/>
          <w:sz w:val="24"/>
          <w:szCs w:val="24"/>
        </w:rPr>
        <w:t xml:space="preserve"> 2. Success rate of </w:t>
      </w:r>
      <w:r w:rsidR="00BE3712" w:rsidRPr="008D7E36">
        <w:rPr>
          <w:rFonts w:ascii="Times New Roman" w:hAnsi="Times New Roman" w:cs="Times New Roman"/>
          <w:sz w:val="24"/>
          <w:szCs w:val="24"/>
        </w:rPr>
        <w:t xml:space="preserve">cyanoacrylate tissue adhesive </w:t>
      </w:r>
      <w:r w:rsidRPr="008D7E36">
        <w:rPr>
          <w:rFonts w:ascii="Times New Roman" w:hAnsi="Times New Roman" w:cs="Times New Roman"/>
          <w:sz w:val="24"/>
          <w:szCs w:val="24"/>
        </w:rPr>
        <w:t>application in small versus large perforation/thinning</w:t>
      </w:r>
    </w:p>
    <w:p w14:paraId="3ABACC3E" w14:textId="21C13019" w:rsidR="00916910" w:rsidRPr="00572082" w:rsidRDefault="00572082" w:rsidP="00A2251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8D7E36">
        <w:rPr>
          <w:rFonts w:ascii="Times New Roman" w:hAnsi="Times New Roman" w:cs="Times New Roman"/>
          <w:sz w:val="24"/>
          <w:szCs w:val="24"/>
        </w:rPr>
        <w:t>eTable</w:t>
      </w:r>
      <w:proofErr w:type="spellEnd"/>
      <w:proofErr w:type="gramEnd"/>
      <w:r w:rsidRPr="008D7E36">
        <w:rPr>
          <w:rFonts w:ascii="Times New Roman" w:hAnsi="Times New Roman" w:cs="Times New Roman"/>
          <w:sz w:val="24"/>
          <w:szCs w:val="24"/>
        </w:rPr>
        <w:t xml:space="preserve"> 2. Brief summary of previous studies on the use of CTA in corneal thinning and perforation</w:t>
      </w:r>
      <w:r w:rsidR="00916910" w:rsidRPr="00A22510">
        <w:rPr>
          <w:rFonts w:ascii="Times New Roman" w:eastAsia="Calibri" w:hAnsi="Times New Roman" w:cs="Times New Roman"/>
          <w:b/>
          <w:sz w:val="20"/>
          <w:szCs w:val="20"/>
          <w:lang w:val="en-IN"/>
        </w:rPr>
        <w:br w:type="page"/>
      </w:r>
    </w:p>
    <w:p w14:paraId="4B155B3D" w14:textId="1DE6DB64" w:rsidR="00215DC7" w:rsidRPr="008D7E36" w:rsidRDefault="00AC6436" w:rsidP="00215DC7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proofErr w:type="gramStart"/>
      <w:r w:rsidRPr="008D7E36">
        <w:rPr>
          <w:rFonts w:ascii="Times New Roman" w:hAnsi="Times New Roman" w:cs="Times New Roman"/>
          <w:b/>
          <w:sz w:val="24"/>
          <w:szCs w:val="24"/>
        </w:rPr>
        <w:lastRenderedPageBreak/>
        <w:t>e</w:t>
      </w:r>
      <w:r w:rsidR="00916910" w:rsidRPr="008D7E36">
        <w:rPr>
          <w:rFonts w:ascii="Times New Roman" w:hAnsi="Times New Roman" w:cs="Times New Roman"/>
          <w:b/>
          <w:sz w:val="24"/>
          <w:szCs w:val="24"/>
        </w:rPr>
        <w:t>Figure</w:t>
      </w:r>
      <w:proofErr w:type="spellEnd"/>
      <w:proofErr w:type="gramEnd"/>
      <w:r w:rsidR="00916910" w:rsidRPr="008D7E36">
        <w:rPr>
          <w:rFonts w:ascii="Times New Roman" w:hAnsi="Times New Roman" w:cs="Times New Roman"/>
          <w:b/>
          <w:sz w:val="24"/>
          <w:szCs w:val="24"/>
        </w:rPr>
        <w:t xml:space="preserve"> 1. </w:t>
      </w:r>
      <w:r w:rsidR="00215DC7" w:rsidRPr="008D7E36">
        <w:rPr>
          <w:rFonts w:ascii="Times New Roman" w:hAnsi="Times New Roman" w:cs="Times New Roman"/>
          <w:b/>
          <w:sz w:val="24"/>
          <w:szCs w:val="24"/>
        </w:rPr>
        <w:t>Best-corrected visual acuity (</w:t>
      </w:r>
      <w:r w:rsidRPr="008D7E36">
        <w:rPr>
          <w:rFonts w:ascii="Times New Roman" w:hAnsi="Times New Roman" w:cs="Times New Roman"/>
          <w:b/>
          <w:sz w:val="24"/>
          <w:szCs w:val="24"/>
        </w:rPr>
        <w:t>BCVA</w:t>
      </w:r>
      <w:r w:rsidR="00215DC7" w:rsidRPr="008D7E36">
        <w:rPr>
          <w:rFonts w:ascii="Times New Roman" w:hAnsi="Times New Roman" w:cs="Times New Roman"/>
          <w:b/>
          <w:sz w:val="24"/>
          <w:szCs w:val="24"/>
        </w:rPr>
        <w:t>)</w:t>
      </w:r>
      <w:r w:rsidRPr="008D7E36">
        <w:rPr>
          <w:rFonts w:ascii="Times New Roman" w:hAnsi="Times New Roman" w:cs="Times New Roman"/>
          <w:b/>
          <w:sz w:val="24"/>
          <w:szCs w:val="24"/>
        </w:rPr>
        <w:t xml:space="preserve"> before and after </w:t>
      </w:r>
      <w:r w:rsidR="00215DC7" w:rsidRPr="008D7E36">
        <w:rPr>
          <w:rFonts w:ascii="Times New Roman" w:hAnsi="Times New Roman" w:cs="Times New Roman"/>
          <w:b/>
          <w:sz w:val="24"/>
          <w:szCs w:val="24"/>
        </w:rPr>
        <w:t>cyanoacrylate tissue adhesive (</w:t>
      </w:r>
      <w:r w:rsidRPr="008D7E36">
        <w:rPr>
          <w:rFonts w:ascii="Times New Roman" w:hAnsi="Times New Roman" w:cs="Times New Roman"/>
          <w:b/>
          <w:sz w:val="24"/>
          <w:szCs w:val="24"/>
        </w:rPr>
        <w:t>CTA</w:t>
      </w:r>
      <w:r w:rsidR="00215DC7" w:rsidRPr="008D7E36">
        <w:rPr>
          <w:rFonts w:ascii="Times New Roman" w:hAnsi="Times New Roman" w:cs="Times New Roman"/>
          <w:b/>
          <w:sz w:val="24"/>
          <w:szCs w:val="24"/>
        </w:rPr>
        <w:t>)</w:t>
      </w:r>
      <w:r w:rsidR="008D7E36" w:rsidRPr="008D7E36">
        <w:rPr>
          <w:rFonts w:ascii="Times New Roman" w:hAnsi="Times New Roman" w:cs="Times New Roman"/>
          <w:b/>
          <w:sz w:val="24"/>
          <w:szCs w:val="24"/>
        </w:rPr>
        <w:t xml:space="preserve"> application</w:t>
      </w:r>
    </w:p>
    <w:p w14:paraId="5271355E" w14:textId="0D59FFF7" w:rsidR="00916910" w:rsidRPr="008D7E36" w:rsidRDefault="00BA6742" w:rsidP="00215DC7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8D7E36">
        <w:rPr>
          <w:rFonts w:ascii="Times New Roman" w:hAnsi="Times New Roman" w:cs="Times New Roman"/>
          <w:sz w:val="24"/>
          <w:szCs w:val="24"/>
        </w:rPr>
        <w:t xml:space="preserve">The median BCVA in </w:t>
      </w:r>
      <w:r w:rsidRPr="008D7E36">
        <w:rPr>
          <w:rFonts w:ascii="Times New Roman" w:eastAsia="Times New Roman" w:hAnsi="Times New Roman" w:cs="Times New Roman"/>
          <w:sz w:val="24"/>
          <w:szCs w:val="24"/>
          <w:lang w:eastAsia="en-US"/>
        </w:rPr>
        <w:t>logarithm of the minimum angle of resolution (</w:t>
      </w:r>
      <w:proofErr w:type="spellStart"/>
      <w:r w:rsidRPr="008D7E36">
        <w:rPr>
          <w:rFonts w:ascii="Times New Roman" w:eastAsia="Times New Roman" w:hAnsi="Times New Roman" w:cs="Times New Roman"/>
          <w:sz w:val="24"/>
          <w:szCs w:val="24"/>
          <w:lang w:eastAsia="en-US"/>
        </w:rPr>
        <w:t>logMAR</w:t>
      </w:r>
      <w:proofErr w:type="spellEnd"/>
      <w:r w:rsidRPr="008D7E36">
        <w:rPr>
          <w:rFonts w:ascii="Times New Roman" w:eastAsia="Times New Roman" w:hAnsi="Times New Roman" w:cs="Times New Roman"/>
          <w:sz w:val="24"/>
          <w:szCs w:val="24"/>
          <w:lang w:eastAsia="en-US"/>
        </w:rPr>
        <w:t xml:space="preserve">) was 2.3 and 2.0 before and after </w:t>
      </w:r>
      <w:r w:rsidRPr="008D7E36">
        <w:rPr>
          <w:rFonts w:ascii="Times New Roman" w:hAnsi="Times New Roman" w:cs="Times New Roman"/>
          <w:sz w:val="24"/>
          <w:szCs w:val="24"/>
        </w:rPr>
        <w:t xml:space="preserve">application, respectively.  </w:t>
      </w:r>
      <w:r w:rsidR="00916910" w:rsidRPr="008D7E36">
        <w:rPr>
          <w:rFonts w:ascii="Times New Roman" w:hAnsi="Times New Roman" w:cs="Times New Roman"/>
          <w:sz w:val="24"/>
          <w:szCs w:val="24"/>
        </w:rPr>
        <w:t>Bar graph centers on median and boxes represent minimal to maximal values. P=0.44 Wilcoxon matched-pairs signed rank test.</w:t>
      </w:r>
      <w:r w:rsidR="00916910" w:rsidRPr="008D7E36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0D6AC149" w14:textId="177C9AC9" w:rsidR="00652BD0" w:rsidRDefault="00916910" w:rsidP="00215DC7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r w:rsidRPr="00A22510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4D764BB6" wp14:editId="3F9367F9">
            <wp:extent cx="4429568" cy="2996697"/>
            <wp:effectExtent l="0" t="0" r="952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8279"/>
                    <a:stretch/>
                  </pic:blipFill>
                  <pic:spPr bwMode="auto">
                    <a:xfrm>
                      <a:off x="0" y="0"/>
                      <a:ext cx="4426753" cy="29947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652BD0" w:rsidRPr="00A22510">
        <w:rPr>
          <w:rFonts w:ascii="Times New Roman" w:hAnsi="Times New Roman" w:cs="Times New Roman"/>
          <w:sz w:val="20"/>
          <w:szCs w:val="20"/>
        </w:rPr>
        <w:br w:type="page"/>
      </w:r>
    </w:p>
    <w:p w14:paraId="519AFD4E" w14:textId="77777777" w:rsidR="00095226" w:rsidRPr="008D7E36" w:rsidRDefault="00095226" w:rsidP="0009522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proofErr w:type="gramStart"/>
      <w:r w:rsidRPr="008D7E36">
        <w:rPr>
          <w:rFonts w:ascii="Times New Roman" w:hAnsi="Times New Roman" w:cs="Times New Roman"/>
          <w:b/>
          <w:sz w:val="24"/>
          <w:szCs w:val="24"/>
        </w:rPr>
        <w:lastRenderedPageBreak/>
        <w:t>eTable</w:t>
      </w:r>
      <w:proofErr w:type="spellEnd"/>
      <w:proofErr w:type="gramEnd"/>
      <w:r w:rsidRPr="008D7E36">
        <w:rPr>
          <w:rFonts w:ascii="Times New Roman" w:hAnsi="Times New Roman" w:cs="Times New Roman"/>
          <w:b/>
          <w:sz w:val="24"/>
          <w:szCs w:val="24"/>
        </w:rPr>
        <w:t xml:space="preserve"> 1. </w:t>
      </w:r>
      <w:proofErr w:type="spellStart"/>
      <w:r w:rsidRPr="008D7E36">
        <w:rPr>
          <w:rFonts w:ascii="Times New Roman" w:hAnsi="Times New Roman" w:cs="Times New Roman"/>
          <w:b/>
          <w:sz w:val="24"/>
          <w:szCs w:val="24"/>
        </w:rPr>
        <w:t>Univariable</w:t>
      </w:r>
      <w:proofErr w:type="spellEnd"/>
      <w:r w:rsidRPr="008D7E36">
        <w:rPr>
          <w:rFonts w:ascii="Times New Roman" w:hAnsi="Times New Roman" w:cs="Times New Roman"/>
          <w:b/>
          <w:sz w:val="24"/>
          <w:szCs w:val="24"/>
        </w:rPr>
        <w:t xml:space="preserve"> analysis of CTA application failure</w:t>
      </w:r>
    </w:p>
    <w:p w14:paraId="41F469F6" w14:textId="77777777" w:rsidR="00095226" w:rsidRPr="008D7E36" w:rsidRDefault="00095226" w:rsidP="00095226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D7E36">
        <w:rPr>
          <w:rFonts w:ascii="Times New Roman" w:hAnsi="Times New Roman" w:cs="Times New Roman"/>
          <w:sz w:val="24"/>
          <w:szCs w:val="24"/>
        </w:rPr>
        <w:t xml:space="preserve">CTA failure was defined as an open globe in need of surgical intervention within one month of the initial CTA applications (regardless of total number of CTA applied). </w:t>
      </w:r>
    </w:p>
    <w:p w14:paraId="5891C6ED" w14:textId="77777777" w:rsidR="00095226" w:rsidRPr="00215DC7" w:rsidRDefault="00095226" w:rsidP="00095226">
      <w:pPr>
        <w:spacing w:after="0" w:line="240" w:lineRule="auto"/>
        <w:rPr>
          <w:rFonts w:ascii="Arial" w:hAnsi="Arial" w:cs="Arial"/>
          <w:szCs w:val="24"/>
        </w:rPr>
      </w:pPr>
    </w:p>
    <w:tbl>
      <w:tblPr>
        <w:tblW w:w="9520" w:type="dxa"/>
        <w:tblInd w:w="93" w:type="dxa"/>
        <w:tblLook w:val="04A0" w:firstRow="1" w:lastRow="0" w:firstColumn="1" w:lastColumn="0" w:noHBand="0" w:noVBand="1"/>
      </w:tblPr>
      <w:tblGrid>
        <w:gridCol w:w="4000"/>
        <w:gridCol w:w="2140"/>
        <w:gridCol w:w="1064"/>
        <w:gridCol w:w="283"/>
        <w:gridCol w:w="864"/>
        <w:gridCol w:w="1280"/>
      </w:tblGrid>
      <w:tr w:rsidR="00095226" w:rsidRPr="008D7E36" w14:paraId="37F5EE89" w14:textId="77777777" w:rsidTr="00992524">
        <w:trPr>
          <w:trHeight w:val="300"/>
        </w:trPr>
        <w:tc>
          <w:tcPr>
            <w:tcW w:w="40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8953A7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Variable</w:t>
            </w:r>
          </w:p>
        </w:tc>
        <w:tc>
          <w:tcPr>
            <w:tcW w:w="21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5B1A8B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Odds Ratio</w:t>
            </w:r>
          </w:p>
        </w:tc>
        <w:tc>
          <w:tcPr>
            <w:tcW w:w="210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15F720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95% CI</w:t>
            </w:r>
          </w:p>
        </w:tc>
        <w:tc>
          <w:tcPr>
            <w:tcW w:w="12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B65C0B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P value</w:t>
            </w:r>
          </w:p>
        </w:tc>
      </w:tr>
      <w:tr w:rsidR="00095226" w:rsidRPr="008D7E36" w14:paraId="0C4B72A8" w14:textId="77777777" w:rsidTr="00992524">
        <w:trPr>
          <w:trHeight w:val="300"/>
        </w:trPr>
        <w:tc>
          <w:tcPr>
            <w:tcW w:w="4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CBDC1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Female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899F5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1.28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74E27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63</w:t>
            </w:r>
          </w:p>
        </w:tc>
        <w:tc>
          <w:tcPr>
            <w:tcW w:w="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5E1BA4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-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72498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2.62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238FAB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588</w:t>
            </w:r>
          </w:p>
        </w:tc>
      </w:tr>
      <w:tr w:rsidR="00095226" w:rsidRPr="008D7E36" w14:paraId="0AD85A2E" w14:textId="77777777" w:rsidTr="00992524">
        <w:trPr>
          <w:trHeight w:val="300"/>
        </w:trPr>
        <w:tc>
          <w:tcPr>
            <w:tcW w:w="4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A6136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 xml:space="preserve">Age 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027B7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 xml:space="preserve">1.01 </w:t>
            </w: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05BD0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-0.64</w:t>
            </w:r>
          </w:p>
        </w:tc>
        <w:tc>
          <w:tcPr>
            <w:tcW w:w="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F2D95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-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470A4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8.4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2104E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788</w:t>
            </w:r>
          </w:p>
        </w:tc>
      </w:tr>
      <w:tr w:rsidR="00095226" w:rsidRPr="008D7E36" w14:paraId="5075EE65" w14:textId="77777777" w:rsidTr="00992524">
        <w:trPr>
          <w:trHeight w:val="300"/>
        </w:trPr>
        <w:tc>
          <w:tcPr>
            <w:tcW w:w="4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84205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Systemic condition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99335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72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F1267C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27</w:t>
            </w:r>
          </w:p>
        </w:tc>
        <w:tc>
          <w:tcPr>
            <w:tcW w:w="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E0870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-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767CAC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1.87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97DA5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623</w:t>
            </w:r>
          </w:p>
        </w:tc>
      </w:tr>
      <w:tr w:rsidR="00095226" w:rsidRPr="008D7E36" w14:paraId="0F91186A" w14:textId="77777777" w:rsidTr="00992524">
        <w:trPr>
          <w:trHeight w:val="300"/>
        </w:trPr>
        <w:tc>
          <w:tcPr>
            <w:tcW w:w="4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77A9F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Systemic autoimmune condition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80F1C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55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88DD9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22</w:t>
            </w:r>
          </w:p>
        </w:tc>
        <w:tc>
          <w:tcPr>
            <w:tcW w:w="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68E3C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-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B4374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1.4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780B2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261</w:t>
            </w:r>
          </w:p>
        </w:tc>
      </w:tr>
      <w:tr w:rsidR="00095226" w:rsidRPr="008D7E36" w14:paraId="586FC61F" w14:textId="77777777" w:rsidTr="00992524">
        <w:trPr>
          <w:trHeight w:val="315"/>
        </w:trPr>
        <w:tc>
          <w:tcPr>
            <w:tcW w:w="4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255C7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Systemic immunosuppression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180C4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64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5D85D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26</w:t>
            </w:r>
          </w:p>
        </w:tc>
        <w:tc>
          <w:tcPr>
            <w:tcW w:w="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A36B0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-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0BBAE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1.57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BCCF77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378</w:t>
            </w:r>
          </w:p>
        </w:tc>
      </w:tr>
      <w:tr w:rsidR="00095226" w:rsidRPr="008D7E36" w14:paraId="2F0A5291" w14:textId="77777777" w:rsidTr="00992524">
        <w:trPr>
          <w:trHeight w:val="300"/>
        </w:trPr>
        <w:tc>
          <w:tcPr>
            <w:tcW w:w="4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06E73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Ocular surface disease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A0DCA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1.44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FDA52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62</w:t>
            </w:r>
          </w:p>
        </w:tc>
        <w:tc>
          <w:tcPr>
            <w:tcW w:w="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750C2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-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1FB91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3.34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8CC264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412</w:t>
            </w:r>
          </w:p>
        </w:tc>
      </w:tr>
      <w:tr w:rsidR="00095226" w:rsidRPr="008D7E36" w14:paraId="3EFBA38C" w14:textId="77777777" w:rsidTr="00992524">
        <w:trPr>
          <w:trHeight w:val="300"/>
        </w:trPr>
        <w:tc>
          <w:tcPr>
            <w:tcW w:w="4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E4F28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Use of ophthalmic corticosteroid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F7A23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96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D6AEE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41</w:t>
            </w:r>
          </w:p>
        </w:tc>
        <w:tc>
          <w:tcPr>
            <w:tcW w:w="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BFA9D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-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CA1DD1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2.25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6D162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1.000</w:t>
            </w:r>
          </w:p>
        </w:tc>
      </w:tr>
      <w:tr w:rsidR="00095226" w:rsidRPr="008D7E36" w14:paraId="6D920768" w14:textId="77777777" w:rsidTr="00992524">
        <w:trPr>
          <w:trHeight w:val="300"/>
        </w:trPr>
        <w:tc>
          <w:tcPr>
            <w:tcW w:w="4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E10F1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Size of perforation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CDAA5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 xml:space="preserve">-7.30 </w:t>
            </w: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7CD7C4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-11.44</w:t>
            </w:r>
          </w:p>
        </w:tc>
        <w:tc>
          <w:tcPr>
            <w:tcW w:w="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E3C4A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-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BC4AA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-3.16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4893E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</w:rPr>
              <w:t>0.001</w:t>
            </w:r>
          </w:p>
        </w:tc>
      </w:tr>
      <w:tr w:rsidR="00095226" w:rsidRPr="008D7E36" w14:paraId="4D60261B" w14:textId="77777777" w:rsidTr="00992524">
        <w:trPr>
          <w:trHeight w:val="300"/>
        </w:trPr>
        <w:tc>
          <w:tcPr>
            <w:tcW w:w="4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3129A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Perforation (vs thinning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D4E20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1.71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8AF398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81</w:t>
            </w:r>
          </w:p>
        </w:tc>
        <w:tc>
          <w:tcPr>
            <w:tcW w:w="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0037C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-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8269CA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3.61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2137A3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</w:rPr>
              <w:t>0.193</w:t>
            </w:r>
          </w:p>
        </w:tc>
      </w:tr>
      <w:tr w:rsidR="00095226" w:rsidRPr="008D7E36" w14:paraId="4E63D61B" w14:textId="77777777" w:rsidTr="00992524">
        <w:trPr>
          <w:trHeight w:val="300"/>
        </w:trPr>
        <w:tc>
          <w:tcPr>
            <w:tcW w:w="4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2B4FE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Central location (vs peripheral)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676A7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1.05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29A3E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51</w:t>
            </w:r>
          </w:p>
        </w:tc>
        <w:tc>
          <w:tcPr>
            <w:tcW w:w="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4117D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-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7FE7DD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2.19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EE214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095226" w:rsidRPr="008D7E36" w14:paraId="07F60A89" w14:textId="77777777" w:rsidTr="00992524">
        <w:trPr>
          <w:trHeight w:val="300"/>
        </w:trPr>
        <w:tc>
          <w:tcPr>
            <w:tcW w:w="4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9B687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Microbial etiology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C4862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77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1D4A9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38</w:t>
            </w:r>
          </w:p>
        </w:tc>
        <w:tc>
          <w:tcPr>
            <w:tcW w:w="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810F0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-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EB434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1.56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43A1B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</w:rPr>
              <w:t>0.475</w:t>
            </w:r>
          </w:p>
        </w:tc>
      </w:tr>
      <w:tr w:rsidR="00095226" w:rsidRPr="008D7E36" w14:paraId="34FDB063" w14:textId="77777777" w:rsidTr="00992524">
        <w:trPr>
          <w:trHeight w:val="300"/>
        </w:trPr>
        <w:tc>
          <w:tcPr>
            <w:tcW w:w="4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ECC64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Laceration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3C8A8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53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5B4F0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10</w:t>
            </w:r>
          </w:p>
        </w:tc>
        <w:tc>
          <w:tcPr>
            <w:tcW w:w="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DB4835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-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DFE1C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2.86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A3E87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</w:rPr>
              <w:t>0.698</w:t>
            </w:r>
          </w:p>
        </w:tc>
      </w:tr>
      <w:tr w:rsidR="00095226" w:rsidRPr="008D7E36" w14:paraId="1BA950CF" w14:textId="77777777" w:rsidTr="00992524">
        <w:trPr>
          <w:trHeight w:val="300"/>
        </w:trPr>
        <w:tc>
          <w:tcPr>
            <w:tcW w:w="4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49CA9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Keratoprosthesis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AB8F0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82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5BC35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19</w:t>
            </w:r>
          </w:p>
        </w:tc>
        <w:tc>
          <w:tcPr>
            <w:tcW w:w="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2221B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-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35287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3.57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21F462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095226" w:rsidRPr="008D7E36" w14:paraId="05526601" w14:textId="77777777" w:rsidTr="00992524">
        <w:trPr>
          <w:trHeight w:val="300"/>
        </w:trPr>
        <w:tc>
          <w:tcPr>
            <w:tcW w:w="4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DDCC1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Corneal graft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AC3DC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94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8B067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37</w:t>
            </w:r>
          </w:p>
        </w:tc>
        <w:tc>
          <w:tcPr>
            <w:tcW w:w="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44553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-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5435D4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2.4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1D418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</w:rPr>
              <w:t>1.000</w:t>
            </w:r>
          </w:p>
        </w:tc>
      </w:tr>
      <w:tr w:rsidR="00095226" w:rsidRPr="008D7E36" w14:paraId="0FD75A19" w14:textId="77777777" w:rsidTr="00992524">
        <w:trPr>
          <w:trHeight w:val="315"/>
        </w:trPr>
        <w:tc>
          <w:tcPr>
            <w:tcW w:w="4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FDA34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Sterile melt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02CC50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1.34</w:t>
            </w: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50794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0.64</w:t>
            </w:r>
          </w:p>
        </w:tc>
        <w:tc>
          <w:tcPr>
            <w:tcW w:w="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0B5F8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-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1D904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2.21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F33E9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</w:rPr>
              <w:t>0.457</w:t>
            </w:r>
          </w:p>
        </w:tc>
      </w:tr>
      <w:tr w:rsidR="00095226" w:rsidRPr="008D7E36" w14:paraId="574B2B18" w14:textId="77777777" w:rsidTr="00992524">
        <w:trPr>
          <w:trHeight w:val="300"/>
        </w:trPr>
        <w:tc>
          <w:tcPr>
            <w:tcW w:w="4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A82CA6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One-time CTA application (vs multiple)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C5C5A7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2.30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3C8058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1.07</w:t>
            </w:r>
          </w:p>
        </w:tc>
        <w:tc>
          <w:tcPr>
            <w:tcW w:w="1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14805F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-</w:t>
            </w:r>
          </w:p>
        </w:tc>
        <w:tc>
          <w:tcPr>
            <w:tcW w:w="8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8D6C2B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4.94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7B752D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</w:rPr>
              <w:t>0.040</w:t>
            </w:r>
          </w:p>
        </w:tc>
      </w:tr>
      <w:tr w:rsidR="00095226" w:rsidRPr="008D7E36" w14:paraId="108DA04D" w14:textId="77777777" w:rsidTr="00992524">
        <w:trPr>
          <w:trHeight w:val="300"/>
        </w:trPr>
        <w:tc>
          <w:tcPr>
            <w:tcW w:w="7376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C11959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16"/>
                <w:szCs w:val="16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16"/>
                <w:szCs w:val="16"/>
                <w:vertAlign w:val="superscript"/>
              </w:rPr>
              <w:t>a</w:t>
            </w:r>
            <w:r w:rsidRPr="008D7E36">
              <w:rPr>
                <w:rFonts w:ascii="Times New Roman" w:eastAsia="Times New Roman" w:hAnsi="Times New Roman" w:cs="Times New Roman"/>
                <w:color w:val="2F2B20"/>
                <w:sz w:val="16"/>
                <w:szCs w:val="16"/>
              </w:rPr>
              <w:t xml:space="preserve"> Differences, instead of Odds Ratio, shown for continuous variables age and size of perforation</w:t>
            </w: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F65F2B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 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ADEDEF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  <w:t> </w:t>
            </w:r>
          </w:p>
        </w:tc>
      </w:tr>
      <w:tr w:rsidR="00095226" w:rsidRPr="008D7E36" w14:paraId="1F0BDCB9" w14:textId="77777777" w:rsidTr="00992524">
        <w:trPr>
          <w:trHeight w:val="300"/>
        </w:trPr>
        <w:tc>
          <w:tcPr>
            <w:tcW w:w="4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B5F79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16"/>
                <w:szCs w:val="16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16"/>
                <w:szCs w:val="16"/>
              </w:rPr>
              <w:t xml:space="preserve">CTA: cyanoacrylate tissue adhesive 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A72F4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16"/>
                <w:szCs w:val="16"/>
              </w:rPr>
            </w:pP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8FE38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16"/>
                <w:szCs w:val="16"/>
              </w:rPr>
            </w:pPr>
          </w:p>
        </w:tc>
        <w:tc>
          <w:tcPr>
            <w:tcW w:w="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D5C52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16"/>
                <w:szCs w:val="16"/>
              </w:rPr>
            </w:pP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B958B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4FAF2" w14:textId="77777777" w:rsidR="00095226" w:rsidRPr="008D7E36" w:rsidRDefault="00095226" w:rsidP="009925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095226" w:rsidRPr="008D7E36" w14:paraId="64D9D4C5" w14:textId="77777777" w:rsidTr="00992524">
        <w:trPr>
          <w:trHeight w:val="300"/>
        </w:trPr>
        <w:tc>
          <w:tcPr>
            <w:tcW w:w="4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F71A3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16"/>
                <w:szCs w:val="16"/>
              </w:rPr>
            </w:pPr>
            <w:r w:rsidRPr="008D7E36">
              <w:rPr>
                <w:rFonts w:ascii="Times New Roman" w:eastAsia="Times New Roman" w:hAnsi="Times New Roman" w:cs="Times New Roman"/>
                <w:color w:val="2F2B20"/>
                <w:sz w:val="16"/>
                <w:szCs w:val="16"/>
              </w:rPr>
              <w:t>OSD: ocular surface diseases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7382E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16"/>
                <w:szCs w:val="16"/>
              </w:rPr>
            </w:pPr>
          </w:p>
        </w:tc>
        <w:tc>
          <w:tcPr>
            <w:tcW w:w="10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31EDE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16"/>
                <w:szCs w:val="16"/>
              </w:rPr>
            </w:pPr>
          </w:p>
        </w:tc>
        <w:tc>
          <w:tcPr>
            <w:tcW w:w="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4028B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16"/>
                <w:szCs w:val="16"/>
              </w:rPr>
            </w:pPr>
          </w:p>
        </w:tc>
        <w:tc>
          <w:tcPr>
            <w:tcW w:w="8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24473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89ADD" w14:textId="77777777" w:rsidR="00095226" w:rsidRPr="008D7E36" w:rsidRDefault="00095226" w:rsidP="009925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2F2B20"/>
                <w:sz w:val="20"/>
                <w:szCs w:val="20"/>
              </w:rPr>
            </w:pPr>
          </w:p>
        </w:tc>
      </w:tr>
    </w:tbl>
    <w:p w14:paraId="13C4728B" w14:textId="51792CCE" w:rsidR="00095226" w:rsidRPr="00A22510" w:rsidRDefault="00095226" w:rsidP="00095226">
      <w:pPr>
        <w:spacing w:after="0" w:line="240" w:lineRule="auto"/>
        <w:rPr>
          <w:rFonts w:ascii="Times New Roman" w:hAnsi="Times New Roman" w:cs="Times New Roman"/>
          <w:sz w:val="20"/>
          <w:szCs w:val="20"/>
        </w:rPr>
        <w:sectPr w:rsidR="00095226" w:rsidRPr="00A22510" w:rsidSect="008D7E36">
          <w:headerReference w:type="default" r:id="rId9"/>
          <w:footerReference w:type="default" r:id="rId10"/>
          <w:pgSz w:w="12240" w:h="15840"/>
          <w:pgMar w:top="1440" w:right="1080" w:bottom="1440" w:left="1080" w:header="720" w:footer="720" w:gutter="0"/>
          <w:cols w:space="720"/>
          <w:docGrid w:linePitch="360"/>
        </w:sectPr>
      </w:pPr>
    </w:p>
    <w:p w14:paraId="3184A7BD" w14:textId="39489EE6" w:rsidR="008D7E36" w:rsidRPr="008D7E36" w:rsidRDefault="00AC6436" w:rsidP="0009522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proofErr w:type="gramStart"/>
      <w:r w:rsidRPr="008D7E36">
        <w:rPr>
          <w:rFonts w:ascii="Times New Roman" w:hAnsi="Times New Roman" w:cs="Times New Roman"/>
          <w:b/>
          <w:sz w:val="24"/>
          <w:szCs w:val="24"/>
        </w:rPr>
        <w:lastRenderedPageBreak/>
        <w:t>e</w:t>
      </w:r>
      <w:r w:rsidR="0020338E" w:rsidRPr="008D7E36">
        <w:rPr>
          <w:rFonts w:ascii="Times New Roman" w:hAnsi="Times New Roman" w:cs="Times New Roman"/>
          <w:b/>
          <w:sz w:val="24"/>
          <w:szCs w:val="24"/>
        </w:rPr>
        <w:t>Figure</w:t>
      </w:r>
      <w:proofErr w:type="spellEnd"/>
      <w:proofErr w:type="gramEnd"/>
      <w:r w:rsidR="0020338E" w:rsidRPr="008D7E36">
        <w:rPr>
          <w:rFonts w:ascii="Times New Roman" w:hAnsi="Times New Roman" w:cs="Times New Roman"/>
          <w:b/>
          <w:sz w:val="24"/>
          <w:szCs w:val="24"/>
        </w:rPr>
        <w:t xml:space="preserve"> 2</w:t>
      </w:r>
      <w:r w:rsidR="00652BD0" w:rsidRPr="008D7E36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215DC7" w:rsidRPr="008D7E36">
        <w:rPr>
          <w:rFonts w:ascii="Times New Roman" w:hAnsi="Times New Roman" w:cs="Times New Roman"/>
          <w:b/>
          <w:sz w:val="24"/>
          <w:szCs w:val="24"/>
        </w:rPr>
        <w:t>Success rate of CTA application</w:t>
      </w:r>
      <w:r w:rsidR="009B5BB9" w:rsidRPr="008D7E3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15DC7" w:rsidRPr="008D7E36">
        <w:rPr>
          <w:rFonts w:ascii="Times New Roman" w:hAnsi="Times New Roman" w:cs="Times New Roman"/>
          <w:b/>
          <w:sz w:val="24"/>
          <w:szCs w:val="24"/>
        </w:rPr>
        <w:t>in small ver</w:t>
      </w:r>
      <w:r w:rsidR="008D7E36" w:rsidRPr="008D7E36">
        <w:rPr>
          <w:rFonts w:ascii="Times New Roman" w:hAnsi="Times New Roman" w:cs="Times New Roman"/>
          <w:b/>
          <w:sz w:val="24"/>
          <w:szCs w:val="24"/>
        </w:rPr>
        <w:t>sus large perforation/thinning</w:t>
      </w:r>
    </w:p>
    <w:p w14:paraId="4B66DE09" w14:textId="612FD029" w:rsidR="00652BD0" w:rsidRPr="008D7E36" w:rsidRDefault="00215DC7" w:rsidP="00A22510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8D7E36">
        <w:rPr>
          <w:rFonts w:ascii="Times New Roman" w:hAnsi="Times New Roman" w:cs="Times New Roman"/>
          <w:sz w:val="24"/>
          <w:szCs w:val="24"/>
        </w:rPr>
        <w:t xml:space="preserve">Success rate </w:t>
      </w:r>
      <w:r w:rsidR="009B5BB9" w:rsidRPr="008D7E36">
        <w:rPr>
          <w:rFonts w:ascii="Times New Roman" w:hAnsi="Times New Roman" w:cs="Times New Roman"/>
          <w:sz w:val="24"/>
          <w:szCs w:val="24"/>
        </w:rPr>
        <w:t xml:space="preserve">was 79% in small perforation/thinning and 49% in large perforation/thinning. P=0.013 Fisher’s exact test. </w:t>
      </w:r>
      <w:r w:rsidR="00095226">
        <w:rPr>
          <w:rFonts w:ascii="Times New Roman" w:hAnsi="Times New Roman" w:cs="Times New Roman"/>
          <w:sz w:val="24"/>
          <w:szCs w:val="24"/>
        </w:rPr>
        <w:t xml:space="preserve">Perforation or </w:t>
      </w:r>
      <w:r w:rsidR="0089470F" w:rsidRPr="008D7E36">
        <w:rPr>
          <w:rFonts w:ascii="Times New Roman" w:hAnsi="Times New Roman" w:cs="Times New Roman"/>
          <w:sz w:val="24"/>
          <w:szCs w:val="24"/>
        </w:rPr>
        <w:t>thinning smaller than 3.14 mm</w:t>
      </w:r>
      <w:r w:rsidR="0089470F" w:rsidRPr="008D7E36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89470F" w:rsidRPr="008D7E36">
        <w:rPr>
          <w:rFonts w:ascii="Times New Roman" w:hAnsi="Times New Roman" w:cs="Times New Roman"/>
          <w:sz w:val="24"/>
          <w:szCs w:val="24"/>
        </w:rPr>
        <w:t xml:space="preserve"> (corresponding to 2 mm in diameter</w:t>
      </w:r>
      <w:r w:rsidR="009B5BB9" w:rsidRPr="008D7E36">
        <w:rPr>
          <w:rFonts w:ascii="Times New Roman" w:hAnsi="Times New Roman" w:cs="Times New Roman"/>
          <w:sz w:val="24"/>
          <w:szCs w:val="24"/>
        </w:rPr>
        <w:t xml:space="preserve"> </w:t>
      </w:r>
      <w:r w:rsidR="00BF6FA6" w:rsidRPr="008D7E36">
        <w:rPr>
          <w:rFonts w:ascii="Times New Roman" w:hAnsi="Times New Roman" w:cs="Times New Roman"/>
          <w:sz w:val="24"/>
          <w:szCs w:val="24"/>
        </w:rPr>
        <w:t>of</w:t>
      </w:r>
      <w:r w:rsidR="009B5BB9" w:rsidRPr="008D7E36">
        <w:rPr>
          <w:rFonts w:ascii="Times New Roman" w:hAnsi="Times New Roman" w:cs="Times New Roman"/>
          <w:sz w:val="24"/>
          <w:szCs w:val="24"/>
        </w:rPr>
        <w:t xml:space="preserve"> a circular lesion</w:t>
      </w:r>
      <w:r w:rsidR="0089470F" w:rsidRPr="008D7E36">
        <w:rPr>
          <w:rFonts w:ascii="Times New Roman" w:hAnsi="Times New Roman" w:cs="Times New Roman"/>
          <w:sz w:val="24"/>
          <w:szCs w:val="24"/>
        </w:rPr>
        <w:t>) was defined as small and otherwise consider</w:t>
      </w:r>
      <w:r w:rsidR="000F0496" w:rsidRPr="008D7E36">
        <w:rPr>
          <w:rFonts w:ascii="Times New Roman" w:hAnsi="Times New Roman" w:cs="Times New Roman"/>
          <w:sz w:val="24"/>
          <w:szCs w:val="24"/>
        </w:rPr>
        <w:t>ed</w:t>
      </w:r>
      <w:r w:rsidR="0089470F" w:rsidRPr="008D7E36">
        <w:rPr>
          <w:rFonts w:ascii="Times New Roman" w:hAnsi="Times New Roman" w:cs="Times New Roman"/>
          <w:sz w:val="24"/>
          <w:szCs w:val="24"/>
        </w:rPr>
        <w:t xml:space="preserve"> large. </w:t>
      </w:r>
      <w:r w:rsidR="008C4773" w:rsidRPr="008D7E36">
        <w:rPr>
          <w:rFonts w:ascii="Times New Roman" w:hAnsi="Times New Roman" w:cs="Times New Roman"/>
          <w:sz w:val="24"/>
          <w:szCs w:val="24"/>
        </w:rPr>
        <w:t>Success is defined as intact globe within one month of the initial CTA application without surgical intervention (regardless of total number of CTA applied).</w:t>
      </w:r>
      <w:r w:rsidR="008C4773" w:rsidRPr="008D7E36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082B5ACB" w14:textId="10B46509" w:rsidR="00733187" w:rsidRPr="00A22510" w:rsidRDefault="00215DC7" w:rsidP="00215DC7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r w:rsidRPr="00A22510">
        <w:rPr>
          <w:rFonts w:ascii="Times New Roman" w:hAnsi="Times New Roman" w:cs="Times New Roman"/>
          <w:sz w:val="20"/>
          <w:szCs w:val="20"/>
        </w:rPr>
        <w:object w:dxaOrig="6350" w:dyaOrig="3912" w14:anchorId="556D454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01.25pt;height:248.25pt" o:ole="">
            <v:imagedata r:id="rId11" o:title=""/>
          </v:shape>
          <o:OLEObject Type="Embed" ProgID="Prism5.Document" ShapeID="_x0000_i1025" DrawAspect="Content" ObjectID="_1606712678" r:id="rId12"/>
        </w:object>
      </w:r>
      <w:r w:rsidR="00733187" w:rsidRPr="00A22510">
        <w:rPr>
          <w:rFonts w:ascii="Times New Roman" w:hAnsi="Times New Roman" w:cs="Times New Roman"/>
          <w:sz w:val="20"/>
          <w:szCs w:val="20"/>
        </w:rPr>
        <w:br w:type="page"/>
      </w:r>
    </w:p>
    <w:p w14:paraId="10D471D4" w14:textId="77777777" w:rsidR="00095226" w:rsidRDefault="00095226" w:rsidP="00572082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  <w:sectPr w:rsidR="00095226" w:rsidSect="00095226">
          <w:headerReference w:type="default" r:id="rId13"/>
          <w:footerReference w:type="default" r:id="rId14"/>
          <w:pgSz w:w="12240" w:h="15840"/>
          <w:pgMar w:top="1440" w:right="1080" w:bottom="1440" w:left="1080" w:header="720" w:footer="720" w:gutter="0"/>
          <w:cols w:space="720"/>
          <w:docGrid w:linePitch="360"/>
        </w:sectPr>
      </w:pPr>
    </w:p>
    <w:p w14:paraId="1EFEEFFB" w14:textId="0251A285" w:rsidR="00572082" w:rsidRPr="008D7E36" w:rsidRDefault="00AC6436" w:rsidP="00572082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proofErr w:type="gramStart"/>
      <w:r w:rsidRPr="008D7E36">
        <w:rPr>
          <w:rFonts w:ascii="Times New Roman" w:hAnsi="Times New Roman" w:cs="Times New Roman"/>
          <w:b/>
          <w:sz w:val="24"/>
          <w:szCs w:val="24"/>
        </w:rPr>
        <w:lastRenderedPageBreak/>
        <w:t>e</w:t>
      </w:r>
      <w:r w:rsidR="009B2827" w:rsidRPr="008D7E36">
        <w:rPr>
          <w:rFonts w:ascii="Times New Roman" w:hAnsi="Times New Roman" w:cs="Times New Roman"/>
          <w:b/>
          <w:sz w:val="24"/>
          <w:szCs w:val="24"/>
        </w:rPr>
        <w:t>Table</w:t>
      </w:r>
      <w:proofErr w:type="spellEnd"/>
      <w:proofErr w:type="gramEnd"/>
      <w:r w:rsidR="009B2827" w:rsidRPr="008D7E36">
        <w:rPr>
          <w:rFonts w:ascii="Times New Roman" w:hAnsi="Times New Roman" w:cs="Times New Roman"/>
          <w:b/>
          <w:sz w:val="24"/>
          <w:szCs w:val="24"/>
        </w:rPr>
        <w:t xml:space="preserve"> 2. </w:t>
      </w:r>
      <w:r w:rsidR="00911EEC" w:rsidRPr="008D7E36">
        <w:rPr>
          <w:rFonts w:ascii="Times New Roman" w:hAnsi="Times New Roman" w:cs="Times New Roman"/>
          <w:b/>
          <w:sz w:val="24"/>
          <w:szCs w:val="24"/>
        </w:rPr>
        <w:t xml:space="preserve">Brief summary of previous studies on the use of </w:t>
      </w:r>
      <w:r w:rsidR="00572082" w:rsidRPr="008D7E36">
        <w:rPr>
          <w:rFonts w:ascii="Times New Roman" w:hAnsi="Times New Roman" w:cs="Times New Roman"/>
          <w:b/>
          <w:sz w:val="24"/>
          <w:szCs w:val="24"/>
        </w:rPr>
        <w:t xml:space="preserve">CTA </w:t>
      </w:r>
      <w:r w:rsidR="00911EEC" w:rsidRPr="008D7E36">
        <w:rPr>
          <w:rFonts w:ascii="Times New Roman" w:hAnsi="Times New Roman" w:cs="Times New Roman"/>
          <w:b/>
          <w:sz w:val="24"/>
          <w:szCs w:val="24"/>
        </w:rPr>
        <w:t>in co</w:t>
      </w:r>
      <w:r w:rsidR="008D7E36" w:rsidRPr="008D7E36">
        <w:rPr>
          <w:rFonts w:ascii="Times New Roman" w:hAnsi="Times New Roman" w:cs="Times New Roman"/>
          <w:b/>
          <w:sz w:val="24"/>
          <w:szCs w:val="24"/>
        </w:rPr>
        <w:t>rneal thinning and perforation</w:t>
      </w:r>
    </w:p>
    <w:p w14:paraId="65E9A2E6" w14:textId="35492815" w:rsidR="001D2E98" w:rsidRPr="008D7E36" w:rsidRDefault="00EF01D5" w:rsidP="0057208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D7E36">
        <w:rPr>
          <w:rFonts w:ascii="Times New Roman" w:hAnsi="Times New Roman" w:cs="Times New Roman"/>
          <w:sz w:val="24"/>
          <w:szCs w:val="24"/>
        </w:rPr>
        <w:t>Studies with mo</w:t>
      </w:r>
      <w:r w:rsidR="00F06CD7" w:rsidRPr="008D7E36">
        <w:rPr>
          <w:rFonts w:ascii="Times New Roman" w:hAnsi="Times New Roman" w:cs="Times New Roman"/>
          <w:sz w:val="24"/>
          <w:szCs w:val="24"/>
        </w:rPr>
        <w:t>re than 20 cases of CTA use</w:t>
      </w:r>
      <w:r w:rsidR="002D55D9" w:rsidRPr="008D7E36">
        <w:rPr>
          <w:rFonts w:ascii="Times New Roman" w:hAnsi="Times New Roman" w:cs="Times New Roman"/>
          <w:sz w:val="24"/>
          <w:szCs w:val="24"/>
        </w:rPr>
        <w:t xml:space="preserve"> </w:t>
      </w:r>
      <w:r w:rsidR="003F3EA0" w:rsidRPr="008D7E36">
        <w:rPr>
          <w:rFonts w:ascii="Times New Roman" w:hAnsi="Times New Roman" w:cs="Times New Roman"/>
          <w:sz w:val="24"/>
          <w:szCs w:val="24"/>
        </w:rPr>
        <w:t xml:space="preserve">and </w:t>
      </w:r>
      <w:r w:rsidR="00A75DCA" w:rsidRPr="008D7E36">
        <w:rPr>
          <w:rFonts w:ascii="Times New Roman" w:hAnsi="Times New Roman" w:cs="Times New Roman"/>
          <w:sz w:val="24"/>
          <w:szCs w:val="24"/>
        </w:rPr>
        <w:t xml:space="preserve">adequate </w:t>
      </w:r>
      <w:r w:rsidR="003F3EA0" w:rsidRPr="008D7E36">
        <w:rPr>
          <w:rFonts w:ascii="Times New Roman" w:hAnsi="Times New Roman" w:cs="Times New Roman"/>
          <w:sz w:val="24"/>
          <w:szCs w:val="24"/>
        </w:rPr>
        <w:t>clinical details</w:t>
      </w:r>
      <w:r w:rsidR="00F06CD7" w:rsidRPr="008D7E36">
        <w:rPr>
          <w:rFonts w:ascii="Times New Roman" w:hAnsi="Times New Roman" w:cs="Times New Roman"/>
          <w:sz w:val="24"/>
          <w:szCs w:val="24"/>
        </w:rPr>
        <w:t xml:space="preserve"> were included. </w:t>
      </w:r>
    </w:p>
    <w:p w14:paraId="2DC1B291" w14:textId="77777777" w:rsidR="00572082" w:rsidRPr="00572082" w:rsidRDefault="00572082" w:rsidP="00572082">
      <w:pPr>
        <w:spacing w:after="0" w:line="240" w:lineRule="auto"/>
        <w:rPr>
          <w:rFonts w:ascii="Arial" w:hAnsi="Arial" w:cs="Arial"/>
          <w:sz w:val="20"/>
          <w:szCs w:val="20"/>
        </w:rPr>
      </w:pPr>
    </w:p>
    <w:tbl>
      <w:tblPr>
        <w:tblW w:w="13068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2190"/>
        <w:gridCol w:w="1860"/>
        <w:gridCol w:w="1440"/>
        <w:gridCol w:w="1620"/>
        <w:gridCol w:w="1440"/>
        <w:gridCol w:w="1576"/>
        <w:gridCol w:w="1506"/>
        <w:gridCol w:w="1436"/>
      </w:tblGrid>
      <w:tr w:rsidR="001B5187" w:rsidRPr="008D7E36" w14:paraId="29BE8013" w14:textId="77777777" w:rsidTr="00572082">
        <w:trPr>
          <w:trHeight w:val="300"/>
        </w:trPr>
        <w:tc>
          <w:tcPr>
            <w:tcW w:w="219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02BC1CB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Study</w:t>
            </w:r>
          </w:p>
        </w:tc>
        <w:tc>
          <w:tcPr>
            <w:tcW w:w="186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9B63E05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# of eyes with perforation thinning</w:t>
            </w:r>
          </w:p>
        </w:tc>
        <w:tc>
          <w:tcPr>
            <w:tcW w:w="144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F762546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# of eyes glued</w:t>
            </w:r>
          </w:p>
        </w:tc>
        <w:tc>
          <w:tcPr>
            <w:tcW w:w="162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280D801" w14:textId="7427D89D" w:rsidR="001B5187" w:rsidRPr="008D7E36" w:rsidRDefault="001B5187" w:rsidP="00BE3A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Mean CTA </w:t>
            </w:r>
            <w:r w:rsidR="00BE3A72"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retention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 (days)</w:t>
            </w:r>
          </w:p>
        </w:tc>
        <w:tc>
          <w:tcPr>
            <w:tcW w:w="144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3EB75A8" w14:textId="48F117C3" w:rsidR="001B5187" w:rsidRPr="008D7E36" w:rsidRDefault="001B5187" w:rsidP="00BE3A7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CTA </w:t>
            </w:r>
            <w:r w:rsidR="00BE3A72"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retention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 range (days)</w:t>
            </w:r>
          </w:p>
        </w:tc>
        <w:tc>
          <w:tcPr>
            <w:tcW w:w="157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B0D78F6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Success Rate</w:t>
            </w:r>
          </w:p>
        </w:tc>
        <w:tc>
          <w:tcPr>
            <w:tcW w:w="150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EE6416C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Re-glue Rate</w:t>
            </w:r>
          </w:p>
        </w:tc>
        <w:tc>
          <w:tcPr>
            <w:tcW w:w="143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2688DB9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proofErr w:type="spellStart"/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Enuc</w:t>
            </w:r>
            <w:proofErr w:type="spellEnd"/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 </w:t>
            </w:r>
            <w:proofErr w:type="spellStart"/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Evis</w:t>
            </w:r>
            <w:proofErr w:type="spellEnd"/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 rate</w:t>
            </w:r>
          </w:p>
        </w:tc>
      </w:tr>
      <w:tr w:rsidR="001B5187" w:rsidRPr="008D7E36" w14:paraId="34430144" w14:textId="77777777" w:rsidTr="00572082">
        <w:trPr>
          <w:trHeight w:val="820"/>
        </w:trPr>
        <w:tc>
          <w:tcPr>
            <w:tcW w:w="219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C441E5D" w14:textId="77777777" w:rsidR="001B5187" w:rsidRPr="008D7E36" w:rsidRDefault="001B5187" w:rsidP="00A2251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186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C4D97E0" w14:textId="77777777" w:rsidR="001B5187" w:rsidRPr="008D7E36" w:rsidRDefault="001B5187" w:rsidP="00A2251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144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7C827CB" w14:textId="77777777" w:rsidR="001B5187" w:rsidRPr="008D7E36" w:rsidRDefault="001B5187" w:rsidP="00A2251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162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4AB7229" w14:textId="77777777" w:rsidR="001B5187" w:rsidRPr="008D7E36" w:rsidRDefault="001B5187" w:rsidP="00A2251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144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0475974" w14:textId="77777777" w:rsidR="001B5187" w:rsidRPr="008D7E36" w:rsidRDefault="001B5187" w:rsidP="00A2251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157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C3F605B" w14:textId="77777777" w:rsidR="001B5187" w:rsidRPr="008D7E36" w:rsidRDefault="001B5187" w:rsidP="00A2251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150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66032CA" w14:textId="77777777" w:rsidR="001B5187" w:rsidRPr="008D7E36" w:rsidRDefault="001B5187" w:rsidP="00A2251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143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3893DE8" w14:textId="77777777" w:rsidR="001B5187" w:rsidRPr="008D7E36" w:rsidRDefault="001B5187" w:rsidP="00A2251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</w:tr>
      <w:tr w:rsidR="001B5187" w:rsidRPr="008D7E36" w14:paraId="6696DA1A" w14:textId="77777777" w:rsidTr="00572082">
        <w:trPr>
          <w:trHeight w:val="1041"/>
        </w:trPr>
        <w:tc>
          <w:tcPr>
            <w:tcW w:w="2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946D8A" w14:textId="4360EB9E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1983 Weiss  et al 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begin"/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instrText xml:space="preserve"> ADDIN EN.CITE &lt;EndNote&gt;&lt;Cite&gt;&lt;Author&gt;Weiss&lt;/Author&gt;&lt;Year&gt;1983&lt;/Year&gt;&lt;RecNum&gt;31935&lt;/RecNum&gt;&lt;DisplayText&gt;&lt;style face="superscript"&gt;1&lt;/style&gt;&lt;/DisplayText&gt;&lt;record&gt;&lt;rec-number&gt;31935&lt;/rec-number&gt;&lt;foreign-keys&gt;&lt;key app="EN" db-id="pwt2vwp5g5022aes22pvt2akx5vfs5fxtvr0" timestamp="1533047522"&gt;31935&lt;/key&gt;&lt;/foreign-keys&gt;&lt;ref-type name="Journal Article"&gt;17&lt;/ref-type&gt;&lt;contributors&gt;&lt;authors&gt;&lt;author&gt;Weiss, J. L.&lt;/author&gt;&lt;author&gt;Williams, P.&lt;/author&gt;&lt;author&gt;Lindstrom, R. L.&lt;/author&gt;&lt;author&gt;Doughman, D. J.&lt;/author&gt;&lt;/authors&gt;&lt;/contributors&gt;&lt;titles&gt;&lt;title&gt;The use of tissue adhesive in corneal perforations&lt;/title&gt;&lt;secondary-title&gt;Ophthalmology&lt;/secondary-title&gt;&lt;/titles&gt;&lt;periodical&gt;&lt;full-title&gt;Ophthalmology&lt;/full-title&gt;&lt;/periodical&gt;&lt;pages&gt;610-5&lt;/pages&gt;&lt;volume&gt;90&lt;/volume&gt;&lt;number&gt;6&lt;/number&gt;&lt;keywords&gt;&lt;keyword&gt;Adolescent&lt;/keyword&gt;&lt;keyword&gt;Adult&lt;/keyword&gt;&lt;keyword&gt;Aged&lt;/keyword&gt;&lt;keyword&gt;Bacterial Infections/etiology&lt;/keyword&gt;&lt;keyword&gt;Child&lt;/keyword&gt;&lt;keyword&gt;Child, Preschool&lt;/keyword&gt;&lt;keyword&gt;Contact Lenses, Hydrophilic&lt;/keyword&gt;&lt;keyword&gt;Corneal Diseases/*surgery&lt;/keyword&gt;&lt;keyword&gt;Corneal Ulcer/*surgery&lt;/keyword&gt;&lt;keyword&gt;Debridement&lt;/keyword&gt;&lt;keyword&gt;Female&lt;/keyword&gt;&lt;keyword&gt;Humans&lt;/keyword&gt;&lt;keyword&gt;Male&lt;/keyword&gt;&lt;keyword&gt;Middle Aged&lt;/keyword&gt;&lt;keyword&gt;Ocular Hypertension/etiology&lt;/keyword&gt;&lt;keyword&gt;Tissue Adhesives/adverse effects/*therapeutic use&lt;/keyword&gt;&lt;/keywords&gt;&lt;dates&gt;&lt;year&gt;1983&lt;/year&gt;&lt;pub-dates&gt;&lt;date&gt;Jun&lt;/date&gt;&lt;/pub-dates&gt;&lt;/dates&gt;&lt;isbn&gt;0161-6420 (Print)&amp;#xD;0161-6420 (Linking)&lt;/isbn&gt;&lt;accession-num&gt;6888854&lt;/accession-num&gt;&lt;urls&gt;&lt;related-urls&gt;&lt;url&gt;https://www.ncbi.nlm.nih.gov/pubmed/6888854&lt;/url&gt;&lt;/related-urls&gt;&lt;/urls&gt;&lt;/record&gt;&lt;/Cite&gt;&lt;/EndNote&gt;</w:instrTex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separate"/>
            </w:r>
            <w:r w:rsidRPr="008D7E36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eastAsia="en-US"/>
              </w:rPr>
              <w:t>1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B06D3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8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818F43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8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1E989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5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4911B2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1-912</w:t>
            </w:r>
          </w:p>
        </w:tc>
        <w:tc>
          <w:tcPr>
            <w:tcW w:w="1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38CD35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44.0%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52154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n/a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7C5A66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7.0%</w:t>
            </w:r>
          </w:p>
        </w:tc>
        <w:bookmarkStart w:id="0" w:name="_GoBack"/>
        <w:bookmarkEnd w:id="0"/>
      </w:tr>
      <w:tr w:rsidR="001B5187" w:rsidRPr="008D7E36" w14:paraId="1ABE8C01" w14:textId="77777777" w:rsidTr="00572082">
        <w:trPr>
          <w:trHeight w:val="1041"/>
        </w:trPr>
        <w:tc>
          <w:tcPr>
            <w:tcW w:w="2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3A01EB" w14:textId="246BE3F1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1993 </w:t>
            </w:r>
            <w:proofErr w:type="spellStart"/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Leahey</w:t>
            </w:r>
            <w:proofErr w:type="spellEnd"/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 et al 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begin"/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instrText xml:space="preserve"> ADDIN EN.CITE &lt;EndNote&gt;&lt;Cite&gt;&lt;Author&gt;Leahey&lt;/Author&gt;&lt;Year&gt;1993&lt;/Year&gt;&lt;RecNum&gt;31868&lt;/RecNum&gt;&lt;DisplayText&gt;&lt;style face="superscript"&gt;2&lt;/style&gt;&lt;/DisplayText&gt;&lt;record&gt;&lt;rec-number&gt;31868&lt;/rec-number&gt;&lt;foreign-keys&gt;&lt;key app="EN" db-id="pwt2vwp5g5022aes22pvt2akx5vfs5fxtvr0" timestamp="1532974268"&gt;31868&lt;/key&gt;&lt;/foreign-keys&gt;&lt;ref-type name="Journal Article"&gt;17&lt;/ref-type&gt;&lt;contributors&gt;&lt;authors&gt;&lt;author&gt;Leahey, A. B.&lt;/author&gt;&lt;author&gt;Gottsch, J. D.&lt;/author&gt;&lt;author&gt;Stark, W. J.&lt;/author&gt;&lt;/authors&gt;&lt;/contributors&gt;&lt;auth-address&gt;Wilmer Ophthalmologic Institute, Johns Hopkins Hospital, Baltimore, MD 21287-9135.&lt;/auth-address&gt;&lt;titles&gt;&lt;title&gt;Clinical experience with N-butyl cyanoacrylate (Nexacryl) tissue adhesive&lt;/title&gt;&lt;secondary-title&gt;Ophthalmology&lt;/secondary-title&gt;&lt;/titles&gt;&lt;periodical&gt;&lt;full-title&gt;Ophthalmology&lt;/full-title&gt;&lt;/periodical&gt;&lt;pages&gt;173-80&lt;/pages&gt;&lt;volume&gt;100&lt;/volume&gt;&lt;number&gt;2&lt;/number&gt;&lt;keywords&gt;&lt;keyword&gt;Adolescent&lt;/keyword&gt;&lt;keyword&gt;Adult&lt;/keyword&gt;&lt;keyword&gt;Aged&lt;/keyword&gt;&lt;keyword&gt;Aged, 80 and over&lt;/keyword&gt;&lt;keyword&gt;Child&lt;/keyword&gt;&lt;keyword&gt;Child, Preschool&lt;/keyword&gt;&lt;keyword&gt;Enbucrilate/adverse effects/*therapeutic use&lt;/keyword&gt;&lt;keyword&gt;Eye Diseases/*therapy&lt;/keyword&gt;&lt;keyword&gt;Eye Enucleation&lt;/keyword&gt;&lt;keyword&gt;Eye Injuries, Penetrating/therapy&lt;/keyword&gt;&lt;keyword&gt;Female&lt;/keyword&gt;&lt;keyword&gt;Humans&lt;/keyword&gt;&lt;keyword&gt;Infant&lt;/keyword&gt;&lt;keyword&gt;Keratoplasty, Penetrating&lt;/keyword&gt;&lt;keyword&gt;Male&lt;/keyword&gt;&lt;keyword&gt;Middle Aged&lt;/keyword&gt;&lt;keyword&gt;Tissue Adhesives/adverse effects/therapeutic use&lt;/keyword&gt;&lt;keyword&gt;Treatment Outcome&lt;/keyword&gt;&lt;keyword&gt;Visual Acuity&lt;/keyword&gt;&lt;/keywords&gt;&lt;dates&gt;&lt;year&gt;1993&lt;/year&gt;&lt;pub-dates&gt;&lt;date&gt;Feb&lt;/date&gt;&lt;/pub-dates&gt;&lt;/dates&gt;&lt;isbn&gt;0161-6420 (Print)&amp;#xD;0161-6420 (Linking)&lt;/isbn&gt;&lt;accession-num&gt;8437823&lt;/accession-num&gt;&lt;urls&gt;&lt;related-urls&gt;&lt;url&gt;https://www.ncbi.nlm.nih.gov/pubmed/8437823&lt;/url&gt;&lt;/related-urls&gt;&lt;/urls&gt;&lt;/record&gt;&lt;/Cite&gt;&lt;/EndNote&gt;</w:instrTex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separate"/>
            </w:r>
            <w:r w:rsidRPr="008D7E36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eastAsia="en-US"/>
              </w:rPr>
              <w:t>2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8727C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4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CB7EB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4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8870B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7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17C9A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1-660</w:t>
            </w:r>
          </w:p>
        </w:tc>
        <w:tc>
          <w:tcPr>
            <w:tcW w:w="1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5DDFC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32.0%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1F5AB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n/a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A9B41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9.8%</w:t>
            </w:r>
          </w:p>
        </w:tc>
      </w:tr>
      <w:tr w:rsidR="001B5187" w:rsidRPr="008D7E36" w14:paraId="54F680BB" w14:textId="77777777" w:rsidTr="00572082">
        <w:trPr>
          <w:trHeight w:val="1041"/>
        </w:trPr>
        <w:tc>
          <w:tcPr>
            <w:tcW w:w="2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0DAFB3" w14:textId="47F2FAEF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1996 </w:t>
            </w:r>
            <w:proofErr w:type="spellStart"/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Moschos</w:t>
            </w:r>
            <w:proofErr w:type="spellEnd"/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 et al 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begin"/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instrText xml:space="preserve"> ADDIN EN.CITE &lt;EndNote&gt;&lt;Cite&gt;&lt;Author&gt;Moschos&lt;/Author&gt;&lt;Year&gt;1996&lt;/Year&gt;&lt;RecNum&gt;31947&lt;/RecNum&gt;&lt;DisplayText&gt;&lt;style face="superscript"&gt;3&lt;/style&gt;&lt;/DisplayText&gt;&lt;record&gt;&lt;rec-number&gt;31947&lt;/rec-number&gt;&lt;foreign-keys&gt;&lt;key app="EN" db-id="pwt2vwp5g5022aes22pvt2akx5vfs5fxtvr0" timestamp="1533047702"&gt;31947&lt;/key&gt;&lt;/foreign-keys&gt;&lt;ref-type name="Journal Article"&gt;17&lt;/ref-type&gt;&lt;contributors&gt;&lt;authors&gt;&lt;author&gt;Moschos, M.&lt;/author&gt;&lt;author&gt;Droutsas, D.&lt;/author&gt;&lt;author&gt;Boussalis, P.&lt;/author&gt;&lt;author&gt;Tsioulias, G.&lt;/author&gt;&lt;/authors&gt;&lt;/contributors&gt;&lt;auth-address&gt;Department of Ophthalmology, University of Athens, Greece.&lt;/auth-address&gt;&lt;titles&gt;&lt;title&gt;Clinical experience with cyanoacrylate tissue adhesive&lt;/title&gt;&lt;secondary-title&gt;Doc Ophthalmol&lt;/secondary-title&gt;&lt;/titles&gt;&lt;periodical&gt;&lt;full-title&gt;Doc Ophthalmol&lt;/full-title&gt;&lt;/periodical&gt;&lt;pages&gt;237-45&lt;/pages&gt;&lt;volume&gt;93&lt;/volume&gt;&lt;number&gt;3&lt;/number&gt;&lt;keywords&gt;&lt;keyword&gt;Adolescent&lt;/keyword&gt;&lt;keyword&gt;Adult&lt;/keyword&gt;&lt;keyword&gt;Aged&lt;/keyword&gt;&lt;keyword&gt;Aged, 80 and over&lt;/keyword&gt;&lt;keyword&gt;Cornea/*drug effects/pathology&lt;/keyword&gt;&lt;keyword&gt;Corneal Diseases/*drug therapy/pathology/surgery&lt;/keyword&gt;&lt;keyword&gt;Corneal Injuries&lt;/keyword&gt;&lt;keyword&gt;Enbucrilate/*analogs &amp;amp; derivatives/therapeutic use&lt;/keyword&gt;&lt;keyword&gt;Female&lt;/keyword&gt;&lt;keyword&gt;Follow-Up Studies&lt;/keyword&gt;&lt;keyword&gt;Humans&lt;/keyword&gt;&lt;keyword&gt;Male&lt;/keyword&gt;&lt;keyword&gt;Middle Aged&lt;/keyword&gt;&lt;keyword&gt;Retrospective Studies&lt;/keyword&gt;&lt;keyword&gt;Rupture, Spontaneous&lt;/keyword&gt;&lt;keyword&gt;Suture Techniques&lt;/keyword&gt;&lt;keyword&gt;Tissue Adhesives/*therapeutic use&lt;/keyword&gt;&lt;keyword&gt;Treatment Outcome&lt;/keyword&gt;&lt;keyword&gt;Wound Healing/drug effects&lt;/keyword&gt;&lt;/keywords&gt;&lt;dates&gt;&lt;year&gt;1996&lt;/year&gt;&lt;/dates&gt;&lt;isbn&gt;0012-4486 (Print)&amp;#xD;0012-4486 (Linking)&lt;/isbn&gt;&lt;accession-num&gt;9550352&lt;/accession-num&gt;&lt;urls&gt;&lt;related-urls&gt;&lt;url&gt;https://www.ncbi.nlm.nih.gov/pubmed/9550352&lt;/url&gt;&lt;/related-urls&gt;&lt;/urls&gt;&lt;/record&gt;&lt;/Cite&gt;&lt;/EndNote&gt;</w:instrTex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separate"/>
            </w:r>
            <w:r w:rsidRPr="008D7E36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eastAsia="en-US"/>
              </w:rPr>
              <w:t>3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A1561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38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B322A6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38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45103F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6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D27D6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3-112</w:t>
            </w:r>
          </w:p>
        </w:tc>
        <w:tc>
          <w:tcPr>
            <w:tcW w:w="1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E2CC2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n/a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7FD85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5.2%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D5B87F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0.0%</w:t>
            </w:r>
          </w:p>
        </w:tc>
      </w:tr>
      <w:tr w:rsidR="001B5187" w:rsidRPr="008D7E36" w14:paraId="5D9ABB76" w14:textId="77777777" w:rsidTr="00572082">
        <w:trPr>
          <w:trHeight w:val="1041"/>
        </w:trPr>
        <w:tc>
          <w:tcPr>
            <w:tcW w:w="2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B56D43" w14:textId="53AC8231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2003 Sharma et al 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begin"/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instrText xml:space="preserve"> ADDIN EN.CITE &lt;EndNote&gt;&lt;Cite&gt;&lt;Author&gt;Sharma&lt;/Author&gt;&lt;Year&gt;2003&lt;/Year&gt;&lt;RecNum&gt;31950&lt;/RecNum&gt;&lt;DisplayText&gt;&lt;style face="superscript"&gt;4&lt;/style&gt;&lt;/DisplayText&gt;&lt;record&gt;&lt;rec-number&gt;31950&lt;/rec-number&gt;&lt;foreign-keys&gt;&lt;key app="EN" db-id="pwt2vwp5g5022aes22pvt2akx5vfs5fxtvr0" timestamp="1533169839"&gt;31950&lt;/key&gt;&lt;/foreign-keys&gt;&lt;ref-type name="Journal Article"&gt;17&lt;/ref-type&gt;&lt;contributors&gt;&lt;authors&gt;&lt;author&gt;Sharma, A.&lt;/author&gt;&lt;author&gt;Kaur, R.&lt;/author&gt;&lt;author&gt;Kumar, S.&lt;/author&gt;&lt;author&gt;Gupta, P.&lt;/author&gt;&lt;author&gt;Pandav, S.&lt;/author&gt;&lt;author&gt;Patnaik, B.&lt;/author&gt;&lt;author&gt;Gupta, A.&lt;/author&gt;&lt;/authors&gt;&lt;/contributors&gt;&lt;auth-address&gt;Department of Ophthalmology, Postgraduate Institute of Medical Education and Research, Chandigarh, India. grewal@mac.com&lt;/auth-address&gt;&lt;titles&gt;&lt;title&gt;Fibrin glue versus N-butyl-2-cyanoacrylate in corneal perforations&lt;/title&gt;&lt;secondary-title&gt;Ophthalmology&lt;/secondary-title&gt;&lt;/titles&gt;&lt;periodical&gt;&lt;full-title&gt;Ophthalmology&lt;/full-title&gt;&lt;/periodical&gt;&lt;pages&gt;291-8&lt;/pages&gt;&lt;volume&gt;110&lt;/volume&gt;&lt;number&gt;2&lt;/number&gt;&lt;keywords&gt;&lt;keyword&gt;Adolescent&lt;/keyword&gt;&lt;keyword&gt;Adult&lt;/keyword&gt;&lt;keyword&gt;Aged&lt;/keyword&gt;&lt;keyword&gt;Child&lt;/keyword&gt;&lt;keyword&gt;Corneal Diseases/*therapy&lt;/keyword&gt;&lt;keyword&gt;*Corneal Injuries&lt;/keyword&gt;&lt;keyword&gt;Enbucrilate/*analogs &amp;amp; derivatives/*therapeutic use&lt;/keyword&gt;&lt;keyword&gt;Eye Injuries/*therapy&lt;/keyword&gt;&lt;keyword&gt;Female&lt;/keyword&gt;&lt;keyword&gt;Fibrin Tissue Adhesive/*therapeutic use&lt;/keyword&gt;&lt;keyword&gt;Humans&lt;/keyword&gt;&lt;keyword&gt;Male&lt;/keyword&gt;&lt;keyword&gt;Middle Aged&lt;/keyword&gt;&lt;keyword&gt;Prospective Studies&lt;/keyword&gt;&lt;keyword&gt;Safety&lt;/keyword&gt;&lt;keyword&gt;Tissue Adhesives/*therapeutic use&lt;/keyword&gt;&lt;keyword&gt;Treatment Outcome&lt;/keyword&gt;&lt;keyword&gt;Wound Healing/physiology&lt;/keyword&gt;&lt;/keywords&gt;&lt;dates&gt;&lt;year&gt;2003&lt;/year&gt;&lt;pub-dates&gt;&lt;date&gt;Feb&lt;/date&gt;&lt;/pub-dates&gt;&lt;/dates&gt;&lt;isbn&gt;0161-6420 (Print)&amp;#xD;0161-6420 (Linking)&lt;/isbn&gt;&lt;accession-num&gt;12578769&lt;/accession-num&gt;&lt;urls&gt;&lt;related-urls&gt;&lt;url&gt;https://www.ncbi.nlm.nih.gov/pubmed/12578769&lt;/url&gt;&lt;/related-urls&gt;&lt;/urls&gt;&lt;electronic-resource-num&gt;10.1016/S0161-6420(02)01558-0&lt;/electronic-resource-num&gt;&lt;/record&gt;&lt;/Cite&gt;&lt;/EndNote&gt;</w:instrTex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separate"/>
            </w:r>
            <w:r w:rsidRPr="008D7E36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eastAsia="en-US"/>
              </w:rPr>
              <w:t>4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D6953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4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E61A7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2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652EF7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n/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797C5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n/a</w:t>
            </w:r>
          </w:p>
        </w:tc>
        <w:tc>
          <w:tcPr>
            <w:tcW w:w="1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61278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86.0%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F5E63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31.0%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4CFCE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0.0%</w:t>
            </w:r>
          </w:p>
        </w:tc>
      </w:tr>
      <w:tr w:rsidR="001B5187" w:rsidRPr="008D7E36" w14:paraId="58B6B35D" w14:textId="77777777" w:rsidTr="00572082">
        <w:trPr>
          <w:trHeight w:val="1041"/>
        </w:trPr>
        <w:tc>
          <w:tcPr>
            <w:tcW w:w="2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167E14" w14:textId="7598B1C6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2003 Garg et al 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begin"/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instrText xml:space="preserve"> ADDIN EN.CITE &lt;EndNote&gt;&lt;Cite&gt;&lt;Author&gt;Garg&lt;/Author&gt;&lt;Year&gt;2003&lt;/Year&gt;&lt;RecNum&gt;31867&lt;/RecNum&gt;&lt;DisplayText&gt;&lt;style face="superscript"&gt;5&lt;/style&gt;&lt;/DisplayText&gt;&lt;record&gt;&lt;rec-number&gt;31867&lt;/rec-number&gt;&lt;foreign-keys&gt;&lt;key app="EN" db-id="pwt2vwp5g5022aes22pvt2akx5vfs5fxtvr0" timestamp="1532974268"&gt;31867&lt;/key&gt;&lt;/foreign-keys&gt;&lt;ref-type name="Journal Article"&gt;17&lt;/ref-type&gt;&lt;contributors&gt;&lt;authors&gt;&lt;author&gt;Garg, P.&lt;/author&gt;&lt;author&gt;Gopinathan, U.&lt;/author&gt;&lt;author&gt;Nutheti, R.&lt;/author&gt;&lt;author&gt;Rao, G. N.&lt;/author&gt;&lt;/authors&gt;&lt;/contributors&gt;&lt;auth-address&gt;Cornea Service, L. V. Prasad Eye Institute, Banjara Hills, Hyderabad, India. prashant@lvpeye.stph.net&lt;/auth-address&gt;&lt;titles&gt;&lt;title&gt;Clinical experience with N-butyl cyanoacrylate tissue adhesive in fungal keratitis&lt;/title&gt;&lt;secondary-title&gt;Cornea&lt;/secondary-title&gt;&lt;/titles&gt;&lt;periodical&gt;&lt;full-title&gt;Cornea&lt;/full-title&gt;&lt;/periodical&gt;&lt;pages&gt;405-8&lt;/pages&gt;&lt;volume&gt;22&lt;/volume&gt;&lt;number&gt;5&lt;/number&gt;&lt;keywords&gt;&lt;keyword&gt;Antifungal Agents/therapeutic use&lt;/keyword&gt;&lt;keyword&gt;Bandages&lt;/keyword&gt;&lt;keyword&gt;Cicatrix/etiology&lt;/keyword&gt;&lt;keyword&gt;Contact Lenses&lt;/keyword&gt;&lt;keyword&gt;Cornea/pathology&lt;/keyword&gt;&lt;keyword&gt;Enbucrilate/*therapeutic use&lt;/keyword&gt;&lt;keyword&gt;Humans&lt;/keyword&gt;&lt;keyword&gt;Keratitis/complications/*drug therapy/*microbiology/pathology&lt;/keyword&gt;&lt;keyword&gt;*Mycoses/complications/drug therapy&lt;/keyword&gt;&lt;keyword&gt;Retrospective Studies&lt;/keyword&gt;&lt;keyword&gt;Tissue Adhesives/*therapeutic use&lt;/keyword&gt;&lt;keyword&gt;Treatment Outcome&lt;/keyword&gt;&lt;/keywords&gt;&lt;dates&gt;&lt;year&gt;2003&lt;/year&gt;&lt;pub-dates&gt;&lt;date&gt;Jul&lt;/date&gt;&lt;/pub-dates&gt;&lt;/dates&gt;&lt;isbn&gt;0277-3740 (Print)&amp;#xD;0277-3740 (Linking)&lt;/isbn&gt;&lt;accession-num&gt;12827043&lt;/accession-num&gt;&lt;urls&gt;&lt;related-urls&gt;&lt;url&gt;https://www.ncbi.nlm.nih.gov/pubmed/12827043&lt;/url&gt;&lt;/related-urls&gt;&lt;/urls&gt;&lt;/record&gt;&lt;/Cite&gt;&lt;/EndNote&gt;</w:instrTex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separate"/>
            </w:r>
            <w:r w:rsidRPr="008D7E36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eastAsia="en-US"/>
              </w:rPr>
              <w:t>5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F816F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7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553B2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7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A89B60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3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5D5ED6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1-255</w:t>
            </w:r>
          </w:p>
        </w:tc>
        <w:tc>
          <w:tcPr>
            <w:tcW w:w="1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0BEA9E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76.0%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4960D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38.0%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6D44B8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12.1%</w:t>
            </w:r>
          </w:p>
        </w:tc>
      </w:tr>
      <w:tr w:rsidR="001B5187" w:rsidRPr="008D7E36" w14:paraId="095AB4F4" w14:textId="77777777" w:rsidTr="00572082">
        <w:trPr>
          <w:trHeight w:val="1041"/>
        </w:trPr>
        <w:tc>
          <w:tcPr>
            <w:tcW w:w="21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0BDF9B" w14:textId="3791C604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2010 </w:t>
            </w:r>
            <w:proofErr w:type="spellStart"/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Moorthy</w:t>
            </w:r>
            <w:proofErr w:type="spellEnd"/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 et al 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begin"/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instrText xml:space="preserve"> ADDIN EN.CITE &lt;EndNote&gt;&lt;Cite&gt;&lt;Author&gt;Moorthy&lt;/Author&gt;&lt;Year&gt;2010&lt;/Year&gt;&lt;RecNum&gt;31866&lt;/RecNum&gt;&lt;DisplayText&gt;&lt;style face="superscript"&gt;6&lt;/style&gt;&lt;/DisplayText&gt;&lt;record&gt;&lt;rec-number&gt;31866&lt;/rec-number&gt;&lt;foreign-keys&gt;&lt;key app="EN" db-id="pwt2vwp5g5022aes22pvt2akx5vfs5fxtvr0" timestamp="1532974268"&gt;31866&lt;/key&gt;&lt;/foreign-keys&gt;&lt;ref-type name="Journal Article"&gt;17&lt;/ref-type&gt;&lt;contributors&gt;&lt;authors&gt;&lt;author&gt;Moorthy, S.&lt;/author&gt;&lt;author&gt;Jhanji, V.&lt;/author&gt;&lt;author&gt;Constantinou, M.&lt;/author&gt;&lt;author&gt;Beltz, J.&lt;/author&gt;&lt;author&gt;Graue-Hernandez, E. O.&lt;/author&gt;&lt;author&gt;Vajpayee, R. B.&lt;/author&gt;&lt;/authors&gt;&lt;/contributors&gt;&lt;auth-address&gt;Royal Victorian Eye and Ear Hospital, Department of Ophthalmology, East Melbourne, Victoria, Australia.&lt;/auth-address&gt;&lt;titles&gt;&lt;title&gt;Clinical experience with N-butyl cyanoacrylate tissue adhesive in corneal perforations secondary to herpetic keratitis&lt;/title&gt;&lt;secondary-title&gt;Cornea&lt;/secondary-title&gt;&lt;/titles&gt;&lt;periodical&gt;&lt;full-title&gt;Cornea&lt;/full-title&gt;&lt;/periodical&gt;&lt;pages&gt;971-5&lt;/pages&gt;&lt;volume&gt;29&lt;/volume&gt;&lt;number&gt;9&lt;/number&gt;&lt;keywords&gt;&lt;keyword&gt;Acyclovir/therapeutic use&lt;/keyword&gt;&lt;keyword&gt;Adult&lt;/keyword&gt;&lt;keyword&gt;Aged&lt;/keyword&gt;&lt;keyword&gt;Aged, 80 and over&lt;/keyword&gt;&lt;keyword&gt;Antiviral Agents/therapeutic use&lt;/keyword&gt;&lt;keyword&gt;Corneal Perforation/*drug therapy/etiology&lt;/keyword&gt;&lt;keyword&gt;Enbucrilate/*therapeutic use&lt;/keyword&gt;&lt;keyword&gt;Female&lt;/keyword&gt;&lt;keyword&gt;Humans&lt;/keyword&gt;&lt;keyword&gt;Keratitis, Herpetic/*complications/drug therapy&lt;/keyword&gt;&lt;keyword&gt;Male&lt;/keyword&gt;&lt;keyword&gt;Middle Aged&lt;/keyword&gt;&lt;keyword&gt;Retrospective Studies&lt;/keyword&gt;&lt;keyword&gt;Tissue Adhesives/*therapeutic use&lt;/keyword&gt;&lt;keyword&gt;Treatment Outcome&lt;/keyword&gt;&lt;keyword&gt;Wound Healing/*drug effects&lt;/keyword&gt;&lt;/keywords&gt;&lt;dates&gt;&lt;year&gt;2010&lt;/year&gt;&lt;pub-dates&gt;&lt;date&gt;Sep&lt;/date&gt;&lt;/pub-dates&gt;&lt;/dates&gt;&lt;isbn&gt;1536-4798 (Electronic)&amp;#xD;0277-3740 (Linking)&lt;/isbn&gt;&lt;accession-num&gt;20539218&lt;/accession-num&gt;&lt;urls&gt;&lt;related-urls&gt;&lt;url&gt;https://www.ncbi.nlm.nih.gov/pubmed/20539218&lt;/url&gt;&lt;/related-urls&gt;&lt;/urls&gt;&lt;electronic-resource-num&gt;10.1097/ICO.0b013e3181cbfa13&lt;/electronic-resource-num&gt;&lt;/record&gt;&lt;/Cite&gt;&lt;/EndNote&gt;</w:instrTex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separate"/>
            </w:r>
            <w:r w:rsidRPr="008D7E36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eastAsia="en-US"/>
              </w:rPr>
              <w:t>6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E41EF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4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8434C9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46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E9B705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3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F16E8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1-395 </w:t>
            </w:r>
          </w:p>
        </w:tc>
        <w:tc>
          <w:tcPr>
            <w:tcW w:w="15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E7ED2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37.0%</w:t>
            </w:r>
          </w:p>
        </w:tc>
        <w:tc>
          <w:tcPr>
            <w:tcW w:w="15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43580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31.0%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5490B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4.3%</w:t>
            </w:r>
          </w:p>
        </w:tc>
      </w:tr>
      <w:tr w:rsidR="001B5187" w:rsidRPr="008D7E36" w14:paraId="105AE7D3" w14:textId="77777777" w:rsidTr="00572082">
        <w:trPr>
          <w:trHeight w:val="1041"/>
        </w:trPr>
        <w:tc>
          <w:tcPr>
            <w:tcW w:w="21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7DCB141" w14:textId="522CF6D6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2017 </w:t>
            </w:r>
            <w:proofErr w:type="spellStart"/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Loya</w:t>
            </w:r>
            <w:proofErr w:type="spellEnd"/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 et al 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begin">
                <w:fldData xml:space="preserve">PEVuZE5vdGU+PENpdGU+PEF1dGhvcj5Mb3lhLUdhcmNpYTwvQXV0aG9yPjxZZWFyPjIwMTc8L1ll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</w:fldData>
              </w:fldChar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instrText xml:space="preserve"> ADDIN EN.CITE </w:instrTex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begin">
                <w:fldData xml:space="preserve">PEVuZE5vdGU+PENpdGU+PEF1dGhvcj5Mb3lhLUdhcmNpYTwvQXV0aG9yPjxZZWFyPjIwMTc8L1ll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</w:fldData>
              </w:fldChar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instrText xml:space="preserve"> ADDIN EN.CITE.DATA </w:instrTex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end"/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separate"/>
            </w:r>
            <w:r w:rsidRPr="008D7E36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eastAsia="en-US"/>
              </w:rPr>
              <w:t>7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8908CA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127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232916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49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EC2CED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n/a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84445B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n/a</w:t>
            </w:r>
          </w:p>
        </w:tc>
        <w:tc>
          <w:tcPr>
            <w:tcW w:w="1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3F431B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28.6%</w:t>
            </w:r>
          </w:p>
        </w:tc>
        <w:tc>
          <w:tcPr>
            <w:tcW w:w="15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FE39CC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10.2%</w:t>
            </w:r>
          </w:p>
        </w:tc>
        <w:tc>
          <w:tcPr>
            <w:tcW w:w="14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FC42E3" w14:textId="77777777" w:rsidR="001B5187" w:rsidRPr="008D7E36" w:rsidRDefault="001B5187" w:rsidP="00A225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n/a</w:t>
            </w:r>
          </w:p>
        </w:tc>
      </w:tr>
    </w:tbl>
    <w:p w14:paraId="44CF998D" w14:textId="77777777" w:rsidR="007C7DF6" w:rsidRPr="00A22510" w:rsidRDefault="007C7DF6" w:rsidP="00A22510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A22510">
        <w:rPr>
          <w:rFonts w:ascii="Times New Roman" w:hAnsi="Times New Roman" w:cs="Times New Roman"/>
          <w:sz w:val="20"/>
          <w:szCs w:val="20"/>
        </w:rPr>
        <w:br w:type="page"/>
      </w:r>
    </w:p>
    <w:p w14:paraId="75D5BE3B" w14:textId="6A526656" w:rsidR="00ED5F2F" w:rsidRPr="008D7E36" w:rsidRDefault="00572082" w:rsidP="00A22510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 w:rsidRPr="008D7E36">
        <w:rPr>
          <w:rFonts w:ascii="Times New Roman" w:hAnsi="Times New Roman" w:cs="Times New Roman"/>
          <w:b/>
          <w:sz w:val="24"/>
          <w:szCs w:val="20"/>
        </w:rPr>
        <w:lastRenderedPageBreak/>
        <w:t>eTable</w:t>
      </w:r>
      <w:proofErr w:type="spellEnd"/>
      <w:proofErr w:type="gramEnd"/>
      <w:r w:rsidRPr="008D7E36">
        <w:rPr>
          <w:rFonts w:ascii="Times New Roman" w:hAnsi="Times New Roman" w:cs="Times New Roman"/>
          <w:b/>
          <w:sz w:val="24"/>
          <w:szCs w:val="20"/>
        </w:rPr>
        <w:t xml:space="preserve"> 2 continued</w:t>
      </w:r>
    </w:p>
    <w:tbl>
      <w:tblPr>
        <w:tblW w:w="13230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2190"/>
        <w:gridCol w:w="1106"/>
        <w:gridCol w:w="1072"/>
        <w:gridCol w:w="1006"/>
        <w:gridCol w:w="1406"/>
        <w:gridCol w:w="895"/>
        <w:gridCol w:w="1017"/>
        <w:gridCol w:w="4538"/>
      </w:tblGrid>
      <w:tr w:rsidR="001B5187" w:rsidRPr="008D7E36" w14:paraId="69D89D30" w14:textId="77777777" w:rsidTr="00572082">
        <w:trPr>
          <w:trHeight w:val="300"/>
        </w:trPr>
        <w:tc>
          <w:tcPr>
            <w:tcW w:w="21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CB6C8BF" w14:textId="5FB1BBC9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Study</w:t>
            </w:r>
          </w:p>
        </w:tc>
        <w:tc>
          <w:tcPr>
            <w:tcW w:w="6502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5BE5A8" w14:textId="7A9D6CA8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Etiologies</w:t>
            </w:r>
          </w:p>
        </w:tc>
        <w:tc>
          <w:tcPr>
            <w:tcW w:w="4538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9862224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Comments</w:t>
            </w:r>
          </w:p>
        </w:tc>
      </w:tr>
      <w:tr w:rsidR="001B5187" w:rsidRPr="008D7E36" w14:paraId="4BAB62B1" w14:textId="77777777" w:rsidTr="00572082">
        <w:trPr>
          <w:trHeight w:val="820"/>
        </w:trPr>
        <w:tc>
          <w:tcPr>
            <w:tcW w:w="219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E9C3812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61319AC" w14:textId="35E3A9F1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Bacterial</w:t>
            </w:r>
          </w:p>
        </w:tc>
        <w:tc>
          <w:tcPr>
            <w:tcW w:w="10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5CCB028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Herpetic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88EABBF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Fungal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45FA796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Rheumatoid</w:t>
            </w: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4AD003B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Burn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BEEB000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Trauma</w:t>
            </w:r>
          </w:p>
        </w:tc>
        <w:tc>
          <w:tcPr>
            <w:tcW w:w="4538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EE2BE4D" w14:textId="77777777" w:rsidR="001B5187" w:rsidRPr="008D7E36" w:rsidRDefault="001B5187" w:rsidP="00FD06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</w:tr>
      <w:tr w:rsidR="001B5187" w:rsidRPr="008D7E36" w14:paraId="14F68972" w14:textId="77777777" w:rsidTr="00572082">
        <w:trPr>
          <w:trHeight w:val="1104"/>
        </w:trPr>
        <w:tc>
          <w:tcPr>
            <w:tcW w:w="21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97373F" w14:textId="407DFE0A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1983 Weiss  et al 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begin"/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instrText xml:space="preserve"> ADDIN EN.CITE &lt;EndNote&gt;&lt;Cite&gt;&lt;Author&gt;Weiss&lt;/Author&gt;&lt;Year&gt;1983&lt;/Year&gt;&lt;RecNum&gt;31935&lt;/RecNum&gt;&lt;DisplayText&gt;&lt;style face="superscript"&gt;1&lt;/style&gt;&lt;/DisplayText&gt;&lt;record&gt;&lt;rec-number&gt;31935&lt;/rec-number&gt;&lt;foreign-keys&gt;&lt;key app="EN" db-id="pwt2vwp5g5022aes22pvt2akx5vfs5fxtvr0" timestamp="1533047522"&gt;31935&lt;/key&gt;&lt;/foreign-keys&gt;&lt;ref-type name="Journal Article"&gt;17&lt;/ref-type&gt;&lt;contributors&gt;&lt;authors&gt;&lt;author&gt;Weiss, J. L.&lt;/author&gt;&lt;author&gt;Williams, P.&lt;/author&gt;&lt;author&gt;Lindstrom, R. L.&lt;/author&gt;&lt;author&gt;Doughman, D. J.&lt;/author&gt;&lt;/authors&gt;&lt;/contributors&gt;&lt;titles&gt;&lt;title&gt;The use of tissue adhesive in corneal perforations&lt;/title&gt;&lt;secondary-title&gt;Ophthalmology&lt;/secondary-title&gt;&lt;/titles&gt;&lt;periodical&gt;&lt;full-title&gt;Ophthalmology&lt;/full-title&gt;&lt;/periodical&gt;&lt;pages&gt;610-5&lt;/pages&gt;&lt;volume&gt;90&lt;/volume&gt;&lt;number&gt;6&lt;/number&gt;&lt;keywords&gt;&lt;keyword&gt;Adolescent&lt;/keyword&gt;&lt;keyword&gt;Adult&lt;/keyword&gt;&lt;keyword&gt;Aged&lt;/keyword&gt;&lt;keyword&gt;Bacterial Infections/etiology&lt;/keyword&gt;&lt;keyword&gt;Child&lt;/keyword&gt;&lt;keyword&gt;Child, Preschool&lt;/keyword&gt;&lt;keyword&gt;Contact Lenses, Hydrophilic&lt;/keyword&gt;&lt;keyword&gt;Corneal Diseases/*surgery&lt;/keyword&gt;&lt;keyword&gt;Corneal Ulcer/*surgery&lt;/keyword&gt;&lt;keyword&gt;Debridement&lt;/keyword&gt;&lt;keyword&gt;Female&lt;/keyword&gt;&lt;keyword&gt;Humans&lt;/keyword&gt;&lt;keyword&gt;Male&lt;/keyword&gt;&lt;keyword&gt;Middle Aged&lt;/keyword&gt;&lt;keyword&gt;Ocular Hypertension/etiology&lt;/keyword&gt;&lt;keyword&gt;Tissue Adhesives/adverse effects/*therapeutic use&lt;/keyword&gt;&lt;/keywords&gt;&lt;dates&gt;&lt;year&gt;1983&lt;/year&gt;&lt;pub-dates&gt;&lt;date&gt;Jun&lt;/date&gt;&lt;/pub-dates&gt;&lt;/dates&gt;&lt;isbn&gt;0161-6420 (Print)&amp;#xD;0161-6420 (Linking)&lt;/isbn&gt;&lt;accession-num&gt;6888854&lt;/accession-num&gt;&lt;urls&gt;&lt;related-urls&gt;&lt;url&gt;https://www.ncbi.nlm.nih.gov/pubmed/6888854&lt;/url&gt;&lt;/related-urls&gt;&lt;/urls&gt;&lt;/record&gt;&lt;/Cite&gt;&lt;/EndNote&gt;</w:instrTex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separate"/>
            </w:r>
            <w:r w:rsidRPr="008D7E36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eastAsia="en-US"/>
              </w:rPr>
              <w:t>1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60E86" w14:textId="3768444A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29.0%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7E592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26.0%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F0966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287576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15.0%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ED675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7.0%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60EE2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7.0%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D5DFC6" w14:textId="77777777" w:rsidR="001B5187" w:rsidRPr="008D7E36" w:rsidRDefault="001B5187" w:rsidP="00FD06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Reported 2 cases of marked increase in intraocular pressure and 7 cases that developed corneal infiltrates</w:t>
            </w:r>
          </w:p>
        </w:tc>
      </w:tr>
      <w:tr w:rsidR="001B5187" w:rsidRPr="008D7E36" w14:paraId="633E147F" w14:textId="77777777" w:rsidTr="00572082">
        <w:trPr>
          <w:trHeight w:val="1104"/>
        </w:trPr>
        <w:tc>
          <w:tcPr>
            <w:tcW w:w="21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B8CE9B" w14:textId="3C878E50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1993 </w:t>
            </w:r>
            <w:proofErr w:type="spellStart"/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Leahey</w:t>
            </w:r>
            <w:proofErr w:type="spellEnd"/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 et al 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begin"/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instrText xml:space="preserve"> ADDIN EN.CITE &lt;EndNote&gt;&lt;Cite&gt;&lt;Author&gt;Leahey&lt;/Author&gt;&lt;Year&gt;1993&lt;/Year&gt;&lt;RecNum&gt;31868&lt;/RecNum&gt;&lt;DisplayText&gt;&lt;style face="superscript"&gt;2&lt;/style&gt;&lt;/DisplayText&gt;&lt;record&gt;&lt;rec-number&gt;31868&lt;/rec-number&gt;&lt;foreign-keys&gt;&lt;key app="EN" db-id="pwt2vwp5g5022aes22pvt2akx5vfs5fxtvr0" timestamp="1532974268"&gt;31868&lt;/key&gt;&lt;/foreign-keys&gt;&lt;ref-type name="Journal Article"&gt;17&lt;/ref-type&gt;&lt;contributors&gt;&lt;authors&gt;&lt;author&gt;Leahey, A. B.&lt;/author&gt;&lt;author&gt;Gottsch, J. D.&lt;/author&gt;&lt;author&gt;Stark, W. J.&lt;/author&gt;&lt;/authors&gt;&lt;/contributors&gt;&lt;auth-address&gt;Wilmer Ophthalmologic Institute, Johns Hopkins Hospital, Baltimore, MD 21287-9135.&lt;/auth-address&gt;&lt;titles&gt;&lt;title&gt;Clinical experience with N-butyl cyanoacrylate (Nexacryl) tissue adhesive&lt;/title&gt;&lt;secondary-title&gt;Ophthalmology&lt;/secondary-title&gt;&lt;/titles&gt;&lt;periodical&gt;&lt;full-title&gt;Ophthalmology&lt;/full-title&gt;&lt;/periodical&gt;&lt;pages&gt;173-80&lt;/pages&gt;&lt;volume&gt;100&lt;/volume&gt;&lt;number&gt;2&lt;/number&gt;&lt;keywords&gt;&lt;keyword&gt;Adolescent&lt;/keyword&gt;&lt;keyword&gt;Adult&lt;/keyword&gt;&lt;keyword&gt;Aged&lt;/keyword&gt;&lt;keyword&gt;Aged, 80 and over&lt;/keyword&gt;&lt;keyword&gt;Child&lt;/keyword&gt;&lt;keyword&gt;Child, Preschool&lt;/keyword&gt;&lt;keyword&gt;Enbucrilate/adverse effects/*therapeutic use&lt;/keyword&gt;&lt;keyword&gt;Eye Diseases/*therapy&lt;/keyword&gt;&lt;keyword&gt;Eye Enucleation&lt;/keyword&gt;&lt;keyword&gt;Eye Injuries, Penetrating/therapy&lt;/keyword&gt;&lt;keyword&gt;Female&lt;/keyword&gt;&lt;keyword&gt;Humans&lt;/keyword&gt;&lt;keyword&gt;Infant&lt;/keyword&gt;&lt;keyword&gt;Keratoplasty, Penetrating&lt;/keyword&gt;&lt;keyword&gt;Male&lt;/keyword&gt;&lt;keyword&gt;Middle Aged&lt;/keyword&gt;&lt;keyword&gt;Tissue Adhesives/adverse effects/therapeutic use&lt;/keyword&gt;&lt;keyword&gt;Treatment Outcome&lt;/keyword&gt;&lt;keyword&gt;Visual Acuity&lt;/keyword&gt;&lt;/keywords&gt;&lt;dates&gt;&lt;year&gt;1993&lt;/year&gt;&lt;pub-dates&gt;&lt;date&gt;Feb&lt;/date&gt;&lt;/pub-dates&gt;&lt;/dates&gt;&lt;isbn&gt;0161-6420 (Print)&amp;#xD;0161-6420 (Linking)&lt;/isbn&gt;&lt;accession-num&gt;8437823&lt;/accession-num&gt;&lt;urls&gt;&lt;related-urls&gt;&lt;url&gt;https://www.ncbi.nlm.nih.gov/pubmed/8437823&lt;/url&gt;&lt;/related-urls&gt;&lt;/urls&gt;&lt;/record&gt;&lt;/Cite&gt;&lt;/EndNote&gt;</w:instrTex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separate"/>
            </w:r>
            <w:r w:rsidRPr="008D7E36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eastAsia="en-US"/>
              </w:rPr>
              <w:t>2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39E13" w14:textId="3838971F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27.0%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41992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5.4%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5A145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8CCDA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18.9%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7998A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13.5%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A34DF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8.1%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6B44E0" w14:textId="41BAB6A5" w:rsidR="001B5187" w:rsidRPr="008D7E36" w:rsidRDefault="001B5187" w:rsidP="00FD06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Included 6 cases of leaking filtering blebs. Reported improved vision in 52% of eyes</w:t>
            </w:r>
            <w:r w:rsidR="00592C7D"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 </w:t>
            </w:r>
          </w:p>
        </w:tc>
      </w:tr>
      <w:tr w:rsidR="001B5187" w:rsidRPr="008D7E36" w14:paraId="29AD70ED" w14:textId="77777777" w:rsidTr="00572082">
        <w:trPr>
          <w:trHeight w:val="1104"/>
        </w:trPr>
        <w:tc>
          <w:tcPr>
            <w:tcW w:w="21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A4528E" w14:textId="376B743F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1996 </w:t>
            </w:r>
            <w:proofErr w:type="spellStart"/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Moschos</w:t>
            </w:r>
            <w:proofErr w:type="spellEnd"/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 et al 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begin"/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instrText xml:space="preserve"> ADDIN EN.CITE &lt;EndNote&gt;&lt;Cite&gt;&lt;Author&gt;Moschos&lt;/Author&gt;&lt;Year&gt;1996&lt;/Year&gt;&lt;RecNum&gt;31947&lt;/RecNum&gt;&lt;DisplayText&gt;&lt;style face="superscript"&gt;3&lt;/style&gt;&lt;/DisplayText&gt;&lt;record&gt;&lt;rec-number&gt;31947&lt;/rec-number&gt;&lt;foreign-keys&gt;&lt;key app="EN" db-id="pwt2vwp5g5022aes22pvt2akx5vfs5fxtvr0" timestamp="1533047702"&gt;31947&lt;/key&gt;&lt;/foreign-keys&gt;&lt;ref-type name="Journal Article"&gt;17&lt;/ref-type&gt;&lt;contributors&gt;&lt;authors&gt;&lt;author&gt;Moschos, M.&lt;/author&gt;&lt;author&gt;Droutsas, D.&lt;/author&gt;&lt;author&gt;Boussalis, P.&lt;/author&gt;&lt;author&gt;Tsioulias, G.&lt;/author&gt;&lt;/authors&gt;&lt;/contributors&gt;&lt;auth-address&gt;Department of Ophthalmology, University of Athens, Greece.&lt;/auth-address&gt;&lt;titles&gt;&lt;title&gt;Clinical experience with cyanoacrylate tissue adhesive&lt;/title&gt;&lt;secondary-title&gt;Doc Ophthalmol&lt;/secondary-title&gt;&lt;/titles&gt;&lt;periodical&gt;&lt;full-title&gt;Doc Ophthalmol&lt;/full-title&gt;&lt;/periodical&gt;&lt;pages&gt;237-45&lt;/pages&gt;&lt;volume&gt;93&lt;/volume&gt;&lt;number&gt;3&lt;/number&gt;&lt;keywords&gt;&lt;keyword&gt;Adolescent&lt;/keyword&gt;&lt;keyword&gt;Adult&lt;/keyword&gt;&lt;keyword&gt;Aged&lt;/keyword&gt;&lt;keyword&gt;Aged, 80 and over&lt;/keyword&gt;&lt;keyword&gt;Cornea/*drug effects/pathology&lt;/keyword&gt;&lt;keyword&gt;Corneal Diseases/*drug therapy/pathology/surgery&lt;/keyword&gt;&lt;keyword&gt;Corneal Injuries&lt;/keyword&gt;&lt;keyword&gt;Enbucrilate/*analogs &amp;amp; derivatives/therapeutic use&lt;/keyword&gt;&lt;keyword&gt;Female&lt;/keyword&gt;&lt;keyword&gt;Follow-Up Studies&lt;/keyword&gt;&lt;keyword&gt;Humans&lt;/keyword&gt;&lt;keyword&gt;Male&lt;/keyword&gt;&lt;keyword&gt;Middle Aged&lt;/keyword&gt;&lt;keyword&gt;Retrospective Studies&lt;/keyword&gt;&lt;keyword&gt;Rupture, Spontaneous&lt;/keyword&gt;&lt;keyword&gt;Suture Techniques&lt;/keyword&gt;&lt;keyword&gt;Tissue Adhesives/*therapeutic use&lt;/keyword&gt;&lt;keyword&gt;Treatment Outcome&lt;/keyword&gt;&lt;keyword&gt;Wound Healing/drug effects&lt;/keyword&gt;&lt;/keywords&gt;&lt;dates&gt;&lt;year&gt;1996&lt;/year&gt;&lt;/dates&gt;&lt;isbn&gt;0012-4486 (Print)&amp;#xD;0012-4486 (Linking)&lt;/isbn&gt;&lt;accession-num&gt;9550352&lt;/accession-num&gt;&lt;urls&gt;&lt;related-urls&gt;&lt;url&gt;https://www.ncbi.nlm.nih.gov/pubmed/9550352&lt;/url&gt;&lt;/related-urls&gt;&lt;/urls&gt;&lt;/record&gt;&lt;/Cite&gt;&lt;/EndNote&gt;</w:instrTex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separate"/>
            </w:r>
            <w:r w:rsidRPr="008D7E36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eastAsia="en-US"/>
              </w:rPr>
              <w:t>3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54525" w14:textId="1B8EC762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21.0%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A83B1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15.0%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B02AE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29DD6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21.5%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DDF4E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11.0%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C6E88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16.0%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691DEA" w14:textId="77777777" w:rsidR="001B5187" w:rsidRPr="008D7E36" w:rsidRDefault="001B5187" w:rsidP="00FD06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Largest series to date. Applied to perforation greater than 3 mm with use of mattress sutures. Followed up to 6 months. Reported 2 cases of infection and 3 cases of </w:t>
            </w:r>
            <w:proofErr w:type="spellStart"/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hypotony</w:t>
            </w:r>
            <w:proofErr w:type="spellEnd"/>
          </w:p>
        </w:tc>
      </w:tr>
      <w:tr w:rsidR="001B5187" w:rsidRPr="008D7E36" w14:paraId="6C99F2E8" w14:textId="77777777" w:rsidTr="00572082">
        <w:trPr>
          <w:trHeight w:val="1104"/>
        </w:trPr>
        <w:tc>
          <w:tcPr>
            <w:tcW w:w="21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08C57E" w14:textId="30575EEB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2003 Sharma et al 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begin"/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instrText xml:space="preserve"> ADDIN EN.CITE &lt;EndNote&gt;&lt;Cite&gt;&lt;Author&gt;Sharma&lt;/Author&gt;&lt;Year&gt;2003&lt;/Year&gt;&lt;RecNum&gt;31950&lt;/RecNum&gt;&lt;DisplayText&gt;&lt;style face="superscript"&gt;4&lt;/style&gt;&lt;/DisplayText&gt;&lt;record&gt;&lt;rec-number&gt;31950&lt;/rec-number&gt;&lt;foreign-keys&gt;&lt;key app="EN" db-id="pwt2vwp5g5022aes22pvt2akx5vfs5fxtvr0" timestamp="1533169839"&gt;31950&lt;/key&gt;&lt;/foreign-keys&gt;&lt;ref-type name="Journal Article"&gt;17&lt;/ref-type&gt;&lt;contributors&gt;&lt;authors&gt;&lt;author&gt;Sharma, A.&lt;/author&gt;&lt;author&gt;Kaur, R.&lt;/author&gt;&lt;author&gt;Kumar, S.&lt;/author&gt;&lt;author&gt;Gupta, P.&lt;/author&gt;&lt;author&gt;Pandav, S.&lt;/author&gt;&lt;author&gt;Patnaik, B.&lt;/author&gt;&lt;author&gt;Gupta, A.&lt;/author&gt;&lt;/authors&gt;&lt;/contributors&gt;&lt;auth-address&gt;Department of Ophthalmology, Postgraduate Institute of Medical Education and Research, Chandigarh, India. grewal@mac.com&lt;/auth-address&gt;&lt;titles&gt;&lt;title&gt;Fibrin glue versus N-butyl-2-cyanoacrylate in corneal perforations&lt;/title&gt;&lt;secondary-title&gt;Ophthalmology&lt;/secondary-title&gt;&lt;/titles&gt;&lt;periodical&gt;&lt;full-title&gt;Ophthalmology&lt;/full-title&gt;&lt;/periodical&gt;&lt;pages&gt;291-8&lt;/pages&gt;&lt;volume&gt;110&lt;/volume&gt;&lt;number&gt;2&lt;/number&gt;&lt;keywords&gt;&lt;keyword&gt;Adolescent&lt;/keyword&gt;&lt;keyword&gt;Adult&lt;/keyword&gt;&lt;keyword&gt;Aged&lt;/keyword&gt;&lt;keyword&gt;Child&lt;/keyword&gt;&lt;keyword&gt;Corneal Diseases/*therapy&lt;/keyword&gt;&lt;keyword&gt;*Corneal Injuries&lt;/keyword&gt;&lt;keyword&gt;Enbucrilate/*analogs &amp;amp; derivatives/*therapeutic use&lt;/keyword&gt;&lt;keyword&gt;Eye Injuries/*therapy&lt;/keyword&gt;&lt;keyword&gt;Female&lt;/keyword&gt;&lt;keyword&gt;Fibrin Tissue Adhesive/*therapeutic use&lt;/keyword&gt;&lt;keyword&gt;Humans&lt;/keyword&gt;&lt;keyword&gt;Male&lt;/keyword&gt;&lt;keyword&gt;Middle Aged&lt;/keyword&gt;&lt;keyword&gt;Prospective Studies&lt;/keyword&gt;&lt;keyword&gt;Safety&lt;/keyword&gt;&lt;keyword&gt;Tissue Adhesives/*therapeutic use&lt;/keyword&gt;&lt;keyword&gt;Treatment Outcome&lt;/keyword&gt;&lt;keyword&gt;Wound Healing/physiology&lt;/keyword&gt;&lt;/keywords&gt;&lt;dates&gt;&lt;year&gt;2003&lt;/year&gt;&lt;pub-dates&gt;&lt;date&gt;Feb&lt;/date&gt;&lt;/pub-dates&gt;&lt;/dates&gt;&lt;isbn&gt;0161-6420 (Print)&amp;#xD;0161-6420 (Linking)&lt;/isbn&gt;&lt;accession-num&gt;12578769&lt;/accession-num&gt;&lt;urls&gt;&lt;related-urls&gt;&lt;url&gt;https://www.ncbi.nlm.nih.gov/pubmed/12578769&lt;/url&gt;&lt;/related-urls&gt;&lt;/urls&gt;&lt;electronic-resource-num&gt;10.1016/S0161-6420(02)01558-0&lt;/electronic-resource-num&gt;&lt;/record&gt;&lt;/Cite&gt;&lt;/EndNote&gt;</w:instrTex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separate"/>
            </w:r>
            <w:r w:rsidRPr="008D7E36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eastAsia="en-US"/>
              </w:rPr>
              <w:t>4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2028B" w14:textId="0A71FEAA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21.9%</w:t>
            </w: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89583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4.9%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CCF14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26.8%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B12249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D1332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4.9%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66CB5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17.0%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954C39" w14:textId="51FCA50D" w:rsidR="001B5187" w:rsidRPr="008D7E36" w:rsidRDefault="001B5187" w:rsidP="00FD06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Randomized </w:t>
            </w:r>
            <w:r w:rsidR="00592C7D"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controlled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 clinical trial comparing fibrin glue vs</w:t>
            </w:r>
            <w:r w:rsidR="00592C7D"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.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 CTA with 3 months follow-up. Reported deep KNV in 46%  and  GPC in 36% of eyes</w:t>
            </w:r>
          </w:p>
        </w:tc>
      </w:tr>
      <w:tr w:rsidR="001B5187" w:rsidRPr="008D7E36" w14:paraId="0302D98F" w14:textId="77777777" w:rsidTr="00572082">
        <w:trPr>
          <w:trHeight w:val="1104"/>
        </w:trPr>
        <w:tc>
          <w:tcPr>
            <w:tcW w:w="21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BADE06" w14:textId="22E12288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2003 Garg et al 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begin"/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instrText xml:space="preserve"> ADDIN EN.CITE &lt;EndNote&gt;&lt;Cite&gt;&lt;Author&gt;Garg&lt;/Author&gt;&lt;Year&gt;2003&lt;/Year&gt;&lt;RecNum&gt;31867&lt;/RecNum&gt;&lt;DisplayText&gt;&lt;style face="superscript"&gt;5&lt;/style&gt;&lt;/DisplayText&gt;&lt;record&gt;&lt;rec-number&gt;31867&lt;/rec-number&gt;&lt;foreign-keys&gt;&lt;key app="EN" db-id="pwt2vwp5g5022aes22pvt2akx5vfs5fxtvr0" timestamp="1532974268"&gt;31867&lt;/key&gt;&lt;/foreign-keys&gt;&lt;ref-type name="Journal Article"&gt;17&lt;/ref-type&gt;&lt;contributors&gt;&lt;authors&gt;&lt;author&gt;Garg, P.&lt;/author&gt;&lt;author&gt;Gopinathan, U.&lt;/author&gt;&lt;author&gt;Nutheti, R.&lt;/author&gt;&lt;author&gt;Rao, G. N.&lt;/author&gt;&lt;/authors&gt;&lt;/contributors&gt;&lt;auth-address&gt;Cornea Service, L. V. Prasad Eye Institute, Banjara Hills, Hyderabad, India. prashant@lvpeye.stph.net&lt;/auth-address&gt;&lt;titles&gt;&lt;title&gt;Clinical experience with N-butyl cyanoacrylate tissue adhesive in fungal keratitis&lt;/title&gt;&lt;secondary-title&gt;Cornea&lt;/secondary-title&gt;&lt;/titles&gt;&lt;periodical&gt;&lt;full-title&gt;Cornea&lt;/full-title&gt;&lt;/periodical&gt;&lt;pages&gt;405-8&lt;/pages&gt;&lt;volume&gt;22&lt;/volume&gt;&lt;number&gt;5&lt;/number&gt;&lt;keywords&gt;&lt;keyword&gt;Antifungal Agents/therapeutic use&lt;/keyword&gt;&lt;keyword&gt;Bandages&lt;/keyword&gt;&lt;keyword&gt;Cicatrix/etiology&lt;/keyword&gt;&lt;keyword&gt;Contact Lenses&lt;/keyword&gt;&lt;keyword&gt;Cornea/pathology&lt;/keyword&gt;&lt;keyword&gt;Enbucrilate/*therapeutic use&lt;/keyword&gt;&lt;keyword&gt;Humans&lt;/keyword&gt;&lt;keyword&gt;Keratitis/complications/*drug therapy/*microbiology/pathology&lt;/keyword&gt;&lt;keyword&gt;*Mycoses/complications/drug therapy&lt;/keyword&gt;&lt;keyword&gt;Retrospective Studies&lt;/keyword&gt;&lt;keyword&gt;Tissue Adhesives/*therapeutic use&lt;/keyword&gt;&lt;keyword&gt;Treatment Outcome&lt;/keyword&gt;&lt;/keywords&gt;&lt;dates&gt;&lt;year&gt;2003&lt;/year&gt;&lt;pub-dates&gt;&lt;date&gt;Jul&lt;/date&gt;&lt;/pub-dates&gt;&lt;/dates&gt;&lt;isbn&gt;0277-3740 (Print)&amp;#xD;0277-3740 (Linking)&lt;/isbn&gt;&lt;accession-num&gt;12827043&lt;/accession-num&gt;&lt;urls&gt;&lt;related-urls&gt;&lt;url&gt;https://www.ncbi.nlm.nih.gov/pubmed/12827043&lt;/url&gt;&lt;/related-urls&gt;&lt;/urls&gt;&lt;/record&gt;&lt;/Cite&gt;&lt;/EndNote&gt;</w:instrTex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separate"/>
            </w:r>
            <w:r w:rsidRPr="008D7E36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eastAsia="en-US"/>
              </w:rPr>
              <w:t>5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8A411" w14:textId="014F4EF9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B0EB3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F996E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100.0%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DF7D7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9B5B7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D19AE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DEF252" w14:textId="77777777" w:rsidR="001B5187" w:rsidRPr="008D7E36" w:rsidRDefault="001B5187" w:rsidP="00FD06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All cases are fungal keratitis</w:t>
            </w:r>
          </w:p>
        </w:tc>
      </w:tr>
      <w:tr w:rsidR="001B5187" w:rsidRPr="008D7E36" w14:paraId="2D6A613F" w14:textId="77777777" w:rsidTr="00572082">
        <w:trPr>
          <w:trHeight w:val="1104"/>
        </w:trPr>
        <w:tc>
          <w:tcPr>
            <w:tcW w:w="219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EEF03E" w14:textId="31F687FC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2010 </w:t>
            </w:r>
            <w:proofErr w:type="spellStart"/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Moorthy</w:t>
            </w:r>
            <w:proofErr w:type="spellEnd"/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 et al 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begin"/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instrText xml:space="preserve"> ADDIN EN.CITE &lt;EndNote&gt;&lt;Cite&gt;&lt;Author&gt;Moorthy&lt;/Author&gt;&lt;Year&gt;2010&lt;/Year&gt;&lt;RecNum&gt;31866&lt;/RecNum&gt;&lt;DisplayText&gt;&lt;style face="superscript"&gt;6&lt;/style&gt;&lt;/DisplayText&gt;&lt;record&gt;&lt;rec-number&gt;31866&lt;/rec-number&gt;&lt;foreign-keys&gt;&lt;key app="EN" db-id="pwt2vwp5g5022aes22pvt2akx5vfs5fxtvr0" timestamp="1532974268"&gt;31866&lt;/key&gt;&lt;/foreign-keys&gt;&lt;ref-type name="Journal Article"&gt;17&lt;/ref-type&gt;&lt;contributors&gt;&lt;authors&gt;&lt;author&gt;Moorthy, S.&lt;/author&gt;&lt;author&gt;Jhanji, V.&lt;/author&gt;&lt;author&gt;Constantinou, M.&lt;/author&gt;&lt;author&gt;Beltz, J.&lt;/author&gt;&lt;author&gt;Graue-Hernandez, E. O.&lt;/author&gt;&lt;author&gt;Vajpayee, R. B.&lt;/author&gt;&lt;/authors&gt;&lt;/contributors&gt;&lt;auth-address&gt;Royal Victorian Eye and Ear Hospital, Department of Ophthalmology, East Melbourne, Victoria, Australia.&lt;/auth-address&gt;&lt;titles&gt;&lt;title&gt;Clinical experience with N-butyl cyanoacrylate tissue adhesive in corneal perforations secondary to herpetic keratitis&lt;/title&gt;&lt;secondary-title&gt;Cornea&lt;/secondary-title&gt;&lt;/titles&gt;&lt;periodical&gt;&lt;full-title&gt;Cornea&lt;/full-title&gt;&lt;/periodical&gt;&lt;pages&gt;971-5&lt;/pages&gt;&lt;volume&gt;29&lt;/volume&gt;&lt;number&gt;9&lt;/number&gt;&lt;keywords&gt;&lt;keyword&gt;Acyclovir/therapeutic use&lt;/keyword&gt;&lt;keyword&gt;Adult&lt;/keyword&gt;&lt;keyword&gt;Aged&lt;/keyword&gt;&lt;keyword&gt;Aged, 80 and over&lt;/keyword&gt;&lt;keyword&gt;Antiviral Agents/therapeutic use&lt;/keyword&gt;&lt;keyword&gt;Corneal Perforation/*drug therapy/etiology&lt;/keyword&gt;&lt;keyword&gt;Enbucrilate/*therapeutic use&lt;/keyword&gt;&lt;keyword&gt;Female&lt;/keyword&gt;&lt;keyword&gt;Humans&lt;/keyword&gt;&lt;keyword&gt;Keratitis, Herpetic/*complications/drug therapy&lt;/keyword&gt;&lt;keyword&gt;Male&lt;/keyword&gt;&lt;keyword&gt;Middle Aged&lt;/keyword&gt;&lt;keyword&gt;Retrospective Studies&lt;/keyword&gt;&lt;keyword&gt;Tissue Adhesives/*therapeutic use&lt;/keyword&gt;&lt;keyword&gt;Treatment Outcome&lt;/keyword&gt;&lt;keyword&gt;Wound Healing/*drug effects&lt;/keyword&gt;&lt;/keywords&gt;&lt;dates&gt;&lt;year&gt;2010&lt;/year&gt;&lt;pub-dates&gt;&lt;date&gt;Sep&lt;/date&gt;&lt;/pub-dates&gt;&lt;/dates&gt;&lt;isbn&gt;1536-4798 (Electronic)&amp;#xD;0277-3740 (Linking)&lt;/isbn&gt;&lt;accession-num&gt;20539218&lt;/accession-num&gt;&lt;urls&gt;&lt;related-urls&gt;&lt;url&gt;https://www.ncbi.nlm.nih.gov/pubmed/20539218&lt;/url&gt;&lt;/related-urls&gt;&lt;/urls&gt;&lt;electronic-resource-num&gt;10.1097/ICO.0b013e3181cbfa13&lt;/electronic-resource-num&gt;&lt;/record&gt;&lt;/Cite&gt;&lt;/EndNote&gt;</w:instrTex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separate"/>
            </w:r>
            <w:r w:rsidRPr="008D7E36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eastAsia="en-US"/>
              </w:rPr>
              <w:t>6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1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0E50B" w14:textId="2D438789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10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FA346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100.0%</w:t>
            </w:r>
          </w:p>
        </w:tc>
        <w:tc>
          <w:tcPr>
            <w:tcW w:w="10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7A1D4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7FCFB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12783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5B006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E8B14" w14:textId="77777777" w:rsidR="001B5187" w:rsidRPr="008D7E36" w:rsidRDefault="001B5187" w:rsidP="00FD06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All cases are corneal perforations secondary to herpetic keratitis</w:t>
            </w:r>
          </w:p>
        </w:tc>
      </w:tr>
      <w:tr w:rsidR="001B5187" w:rsidRPr="008D7E36" w14:paraId="3AEB78E4" w14:textId="77777777" w:rsidTr="00572082">
        <w:trPr>
          <w:trHeight w:val="1104"/>
        </w:trPr>
        <w:tc>
          <w:tcPr>
            <w:tcW w:w="219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3140541" w14:textId="59CB9A73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2017 </w:t>
            </w:r>
            <w:proofErr w:type="spellStart"/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Loya</w:t>
            </w:r>
            <w:proofErr w:type="spellEnd"/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 et al 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begin">
                <w:fldData xml:space="preserve">PEVuZE5vdGU+PENpdGU+PEF1dGhvcj5Mb3lhLUdhcmNpYTwvQXV0aG9yPjxZZWFyPjIwMTc8L1ll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</w:fldData>
              </w:fldChar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instrText xml:space="preserve"> ADDIN EN.CITE </w:instrTex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begin">
                <w:fldData xml:space="preserve">PEVuZE5vdGU+PENpdGU+PEF1dGhvcj5Mb3lhLUdhcmNpYTwvQXV0aG9yPjxZZWFyPjIwMTc8L1ll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</w:fldData>
              </w:fldChar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instrText xml:space="preserve"> ADDIN EN.CITE.DATA </w:instrTex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end"/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separate"/>
            </w:r>
            <w:r w:rsidRPr="008D7E36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eastAsia="en-US"/>
              </w:rPr>
              <w:t>7</w:t>
            </w: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fldChar w:fldCharType="end"/>
            </w:r>
          </w:p>
        </w:tc>
        <w:tc>
          <w:tcPr>
            <w:tcW w:w="11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2185B3" w14:textId="0618A858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19.6%</w:t>
            </w:r>
          </w:p>
        </w:tc>
        <w:tc>
          <w:tcPr>
            <w:tcW w:w="10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131FBC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10.2%</w:t>
            </w:r>
          </w:p>
        </w:tc>
        <w:tc>
          <w:tcPr>
            <w:tcW w:w="10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B544DD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8.6%</w:t>
            </w:r>
          </w:p>
        </w:tc>
        <w:tc>
          <w:tcPr>
            <w:tcW w:w="14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1FBCC2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48.0%</w:t>
            </w: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993C96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 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B625B9" w14:textId="77777777" w:rsidR="001B5187" w:rsidRPr="008D7E36" w:rsidRDefault="001B5187" w:rsidP="00FD0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> </w:t>
            </w:r>
          </w:p>
        </w:tc>
        <w:tc>
          <w:tcPr>
            <w:tcW w:w="45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AD2253E" w14:textId="77777777" w:rsidR="001B5187" w:rsidRPr="008D7E36" w:rsidRDefault="001B5187" w:rsidP="00FD062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  <w:r w:rsidRPr="008D7E36"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  <w:t xml:space="preserve">Etiologies were for the entire cohort. Success defined as needing additional procedure after one CTA application </w:t>
            </w:r>
          </w:p>
        </w:tc>
      </w:tr>
    </w:tbl>
    <w:p w14:paraId="687E1AF8" w14:textId="24577974" w:rsidR="001B5187" w:rsidRPr="00572082" w:rsidRDefault="00572082" w:rsidP="00572082">
      <w:pPr>
        <w:spacing w:line="240" w:lineRule="auto"/>
        <w:rPr>
          <w:rFonts w:ascii="Arial" w:hAnsi="Arial" w:cs="Arial"/>
          <w:sz w:val="20"/>
          <w:szCs w:val="20"/>
        </w:rPr>
      </w:pPr>
      <w:proofErr w:type="spellStart"/>
      <w:r w:rsidRPr="00572082">
        <w:rPr>
          <w:rFonts w:ascii="Arial" w:hAnsi="Arial" w:cs="Arial"/>
          <w:sz w:val="16"/>
          <w:szCs w:val="20"/>
        </w:rPr>
        <w:t>Enuc</w:t>
      </w:r>
      <w:proofErr w:type="spellEnd"/>
      <w:r w:rsidRPr="00572082">
        <w:rPr>
          <w:rFonts w:ascii="Arial" w:hAnsi="Arial" w:cs="Arial"/>
          <w:sz w:val="16"/>
          <w:szCs w:val="20"/>
        </w:rPr>
        <w:t xml:space="preserve">: Enucleation. </w:t>
      </w:r>
      <w:proofErr w:type="spellStart"/>
      <w:r w:rsidRPr="00572082">
        <w:rPr>
          <w:rFonts w:ascii="Arial" w:hAnsi="Arial" w:cs="Arial"/>
          <w:sz w:val="16"/>
          <w:szCs w:val="20"/>
        </w:rPr>
        <w:t>Evis</w:t>
      </w:r>
      <w:proofErr w:type="spellEnd"/>
      <w:r w:rsidRPr="00572082">
        <w:rPr>
          <w:rFonts w:ascii="Arial" w:hAnsi="Arial" w:cs="Arial"/>
          <w:sz w:val="16"/>
          <w:szCs w:val="20"/>
        </w:rPr>
        <w:t>: Evisceration. KNV: corneal neovascularization. GPC: giant papillary conjunctivitis.</w:t>
      </w:r>
      <w:r w:rsidR="001B5187" w:rsidRPr="00572082">
        <w:rPr>
          <w:rFonts w:ascii="Arial" w:hAnsi="Arial" w:cs="Arial"/>
          <w:sz w:val="20"/>
          <w:szCs w:val="20"/>
        </w:rPr>
        <w:br w:type="page"/>
      </w:r>
    </w:p>
    <w:p w14:paraId="67F7DCAA" w14:textId="77777777" w:rsidR="001B5187" w:rsidRDefault="001B5187" w:rsidP="00A22510">
      <w:pPr>
        <w:spacing w:line="240" w:lineRule="auto"/>
        <w:rPr>
          <w:rFonts w:ascii="Times New Roman" w:hAnsi="Times New Roman" w:cs="Times New Roman"/>
          <w:sz w:val="20"/>
          <w:szCs w:val="20"/>
        </w:rPr>
        <w:sectPr w:rsidR="001B5187" w:rsidSect="00095226">
          <w:pgSz w:w="15840" w:h="12240" w:orient="landscape"/>
          <w:pgMar w:top="1080" w:right="1440" w:bottom="1080" w:left="1440" w:header="720" w:footer="720" w:gutter="0"/>
          <w:cols w:space="720"/>
          <w:docGrid w:linePitch="360"/>
        </w:sectPr>
      </w:pPr>
    </w:p>
    <w:p w14:paraId="4D984DBE" w14:textId="697C7DED" w:rsidR="0080609B" w:rsidRPr="008D7E36" w:rsidRDefault="007C7DF6" w:rsidP="00A22510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8D7E36">
        <w:rPr>
          <w:rFonts w:ascii="Times New Roman" w:hAnsi="Times New Roman" w:cs="Times New Roman"/>
          <w:b/>
          <w:sz w:val="24"/>
          <w:szCs w:val="24"/>
        </w:rPr>
        <w:lastRenderedPageBreak/>
        <w:t>References:</w:t>
      </w:r>
    </w:p>
    <w:p w14:paraId="09D52F70" w14:textId="77777777" w:rsidR="001B5187" w:rsidRPr="008D7E36" w:rsidRDefault="0080609B" w:rsidP="001B518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</w:rPr>
      </w:pPr>
      <w:r w:rsidRPr="008D7E36">
        <w:rPr>
          <w:rFonts w:ascii="Times New Roman" w:hAnsi="Times New Roman" w:cs="Times New Roman"/>
          <w:sz w:val="24"/>
          <w:szCs w:val="24"/>
        </w:rPr>
        <w:fldChar w:fldCharType="begin"/>
      </w:r>
      <w:r w:rsidRPr="008D7E36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8D7E36">
        <w:rPr>
          <w:rFonts w:ascii="Times New Roman" w:hAnsi="Times New Roman" w:cs="Times New Roman"/>
          <w:sz w:val="24"/>
          <w:szCs w:val="24"/>
        </w:rPr>
        <w:fldChar w:fldCharType="separate"/>
      </w:r>
      <w:r w:rsidR="001B5187" w:rsidRPr="008D7E36">
        <w:rPr>
          <w:rFonts w:ascii="Times New Roman" w:hAnsi="Times New Roman"/>
          <w:noProof/>
          <w:sz w:val="24"/>
          <w:szCs w:val="24"/>
        </w:rPr>
        <w:t>1.</w:t>
      </w:r>
      <w:r w:rsidR="001B5187" w:rsidRPr="008D7E36">
        <w:rPr>
          <w:rFonts w:ascii="Times New Roman" w:hAnsi="Times New Roman"/>
          <w:noProof/>
          <w:sz w:val="24"/>
          <w:szCs w:val="24"/>
        </w:rPr>
        <w:tab/>
        <w:t>Weiss JL, Williams P, Lindstrom RL, Doughman DJ. The use of tissue adhesive in corneal perforations. Ophthalmology. 1983;90(6):610-615.</w:t>
      </w:r>
    </w:p>
    <w:p w14:paraId="689D8E21" w14:textId="77777777" w:rsidR="001B5187" w:rsidRPr="008D7E36" w:rsidRDefault="001B5187" w:rsidP="001B518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</w:rPr>
      </w:pPr>
      <w:r w:rsidRPr="008D7E36">
        <w:rPr>
          <w:rFonts w:ascii="Times New Roman" w:hAnsi="Times New Roman"/>
          <w:noProof/>
          <w:sz w:val="24"/>
          <w:szCs w:val="24"/>
        </w:rPr>
        <w:t>2.</w:t>
      </w:r>
      <w:r w:rsidRPr="008D7E36">
        <w:rPr>
          <w:rFonts w:ascii="Times New Roman" w:hAnsi="Times New Roman"/>
          <w:noProof/>
          <w:sz w:val="24"/>
          <w:szCs w:val="24"/>
        </w:rPr>
        <w:tab/>
        <w:t>Leahey AB, Gottsch JD, Stark WJ. Clinical experience with N-butyl cyanoacrylate (Nexacryl) tissue adhesive. Ophthalmology. 1993;100(2):173-180.</w:t>
      </w:r>
    </w:p>
    <w:p w14:paraId="7EA2EFEB" w14:textId="77777777" w:rsidR="001B5187" w:rsidRPr="008D7E36" w:rsidRDefault="001B5187" w:rsidP="001B518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</w:rPr>
      </w:pPr>
      <w:r w:rsidRPr="008D7E36">
        <w:rPr>
          <w:rFonts w:ascii="Times New Roman" w:hAnsi="Times New Roman"/>
          <w:noProof/>
          <w:sz w:val="24"/>
          <w:szCs w:val="24"/>
        </w:rPr>
        <w:t>3.</w:t>
      </w:r>
      <w:r w:rsidRPr="008D7E36">
        <w:rPr>
          <w:rFonts w:ascii="Times New Roman" w:hAnsi="Times New Roman"/>
          <w:noProof/>
          <w:sz w:val="24"/>
          <w:szCs w:val="24"/>
        </w:rPr>
        <w:tab/>
        <w:t>Moschos M, Droutsas D, Boussalis P, Tsioulias G. Clinical experience with cyanoacrylate tissue adhesive. Doc Ophthalmol. 1996;93(3):237-245.</w:t>
      </w:r>
    </w:p>
    <w:p w14:paraId="0A17AC48" w14:textId="77777777" w:rsidR="001B5187" w:rsidRPr="008D7E36" w:rsidRDefault="001B5187" w:rsidP="001B518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</w:rPr>
      </w:pPr>
      <w:r w:rsidRPr="008D7E36">
        <w:rPr>
          <w:rFonts w:ascii="Times New Roman" w:hAnsi="Times New Roman"/>
          <w:noProof/>
          <w:sz w:val="24"/>
          <w:szCs w:val="24"/>
        </w:rPr>
        <w:t>4.</w:t>
      </w:r>
      <w:r w:rsidRPr="008D7E36">
        <w:rPr>
          <w:rFonts w:ascii="Times New Roman" w:hAnsi="Times New Roman"/>
          <w:noProof/>
          <w:sz w:val="24"/>
          <w:szCs w:val="24"/>
        </w:rPr>
        <w:tab/>
        <w:t>Sharma A, Kaur R, Kumar S, et al. Fibrin glue versus N-butyl-2-cyanoacrylate in corneal perforations. Ophthalmology. 2003;110(2):291-298.</w:t>
      </w:r>
    </w:p>
    <w:p w14:paraId="2AC4C267" w14:textId="77777777" w:rsidR="001B5187" w:rsidRPr="008D7E36" w:rsidRDefault="001B5187" w:rsidP="001B518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</w:rPr>
      </w:pPr>
      <w:r w:rsidRPr="008D7E36">
        <w:rPr>
          <w:rFonts w:ascii="Times New Roman" w:hAnsi="Times New Roman"/>
          <w:noProof/>
          <w:sz w:val="24"/>
          <w:szCs w:val="24"/>
        </w:rPr>
        <w:t>5.</w:t>
      </w:r>
      <w:r w:rsidRPr="008D7E36">
        <w:rPr>
          <w:rFonts w:ascii="Times New Roman" w:hAnsi="Times New Roman"/>
          <w:noProof/>
          <w:sz w:val="24"/>
          <w:szCs w:val="24"/>
        </w:rPr>
        <w:tab/>
        <w:t>Garg P, Gopinathan U, Nutheti R, Rao GN. Clinical experience with N-butyl cyanoacrylate tissue adhesive in fungal keratitis. Cornea. 2003;22(5):405-408.</w:t>
      </w:r>
    </w:p>
    <w:p w14:paraId="4390A3B0" w14:textId="77777777" w:rsidR="001B5187" w:rsidRPr="008D7E36" w:rsidRDefault="001B5187" w:rsidP="001B5187">
      <w:pPr>
        <w:pStyle w:val="EndNoteBibliography"/>
        <w:spacing w:after="0"/>
        <w:ind w:left="720" w:hanging="720"/>
        <w:rPr>
          <w:rFonts w:ascii="Times New Roman" w:hAnsi="Times New Roman"/>
          <w:noProof/>
          <w:sz w:val="24"/>
          <w:szCs w:val="24"/>
        </w:rPr>
      </w:pPr>
      <w:r w:rsidRPr="008D7E36">
        <w:rPr>
          <w:rFonts w:ascii="Times New Roman" w:hAnsi="Times New Roman"/>
          <w:noProof/>
          <w:sz w:val="24"/>
          <w:szCs w:val="24"/>
        </w:rPr>
        <w:t>6.</w:t>
      </w:r>
      <w:r w:rsidRPr="008D7E36">
        <w:rPr>
          <w:rFonts w:ascii="Times New Roman" w:hAnsi="Times New Roman"/>
          <w:noProof/>
          <w:sz w:val="24"/>
          <w:szCs w:val="24"/>
        </w:rPr>
        <w:tab/>
        <w:t>Moorthy S, Jhanji V, Constantinou M, Beltz J, Graue-Hernandez EO, Vajpayee RB. Clinical experience with N-butyl cyanoacrylate tissue adhesive in corneal perforations secondary to herpetic keratitis. Cornea. 2010;29(9):971-975.</w:t>
      </w:r>
    </w:p>
    <w:p w14:paraId="220287DA" w14:textId="2D673FAE" w:rsidR="00092A60" w:rsidRPr="008D7E36" w:rsidRDefault="001B5187" w:rsidP="00592C7D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D7E36">
        <w:rPr>
          <w:rFonts w:ascii="Times New Roman" w:hAnsi="Times New Roman"/>
          <w:noProof/>
          <w:sz w:val="24"/>
          <w:szCs w:val="24"/>
        </w:rPr>
        <w:t>7.</w:t>
      </w:r>
      <w:r w:rsidRPr="008D7E36">
        <w:rPr>
          <w:rFonts w:ascii="Times New Roman" w:hAnsi="Times New Roman"/>
          <w:noProof/>
          <w:sz w:val="24"/>
          <w:szCs w:val="24"/>
        </w:rPr>
        <w:tab/>
        <w:t>Loya-Garcia D, Serna-Ojeda JC, Pedro-Aguilar L, Jimenez-Corona A, Olivo-Payne A, Graue-Hernandez EO. Non-traumatic corneal perforations: aetiology, treatment and outcomes. Br J Ophthalmol. 2017;101(5):634-639.</w:t>
      </w:r>
      <w:r w:rsidR="0080609B" w:rsidRPr="008D7E36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92A60" w:rsidRPr="008D7E36" w:rsidSect="00095226">
      <w:pgSz w:w="12240" w:h="15840"/>
      <w:pgMar w:top="1440" w:right="1080" w:bottom="144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57A6860" w14:textId="77777777" w:rsidR="002F607D" w:rsidRDefault="002F607D" w:rsidP="00ED2BAF">
      <w:pPr>
        <w:spacing w:after="0" w:line="240" w:lineRule="auto"/>
      </w:pPr>
      <w:r>
        <w:separator/>
      </w:r>
    </w:p>
  </w:endnote>
  <w:endnote w:type="continuationSeparator" w:id="0">
    <w:p w14:paraId="16E94357" w14:textId="77777777" w:rsidR="002F607D" w:rsidRDefault="002F607D" w:rsidP="00ED2BA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3951F03" w14:textId="77777777" w:rsidR="00095226" w:rsidRDefault="00095226" w:rsidP="005B49A6">
    <w:pPr>
      <w:pStyle w:val="Footer"/>
      <w:jc w:val="cen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FA7DB0">
      <w:rPr>
        <w:rStyle w:val="PageNumber"/>
        <w:noProof/>
      </w:rPr>
      <w:t>1</w:t>
    </w:r>
    <w:r>
      <w:rPr>
        <w:rStyle w:val="PageNumber"/>
      </w:rPr>
      <w:fldChar w:fldCharType="end"/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80B5A77" w14:textId="3AE474EB" w:rsidR="005B49A6" w:rsidRDefault="005B49A6" w:rsidP="005B49A6">
    <w:pPr>
      <w:pStyle w:val="Footer"/>
      <w:jc w:val="cen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FA7DB0">
      <w:rPr>
        <w:rStyle w:val="PageNumber"/>
        <w:noProof/>
      </w:rPr>
      <w:t>4</w:t>
    </w:r>
    <w:r>
      <w:rPr>
        <w:rStyle w:val="PageNumber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2A324E4" w14:textId="77777777" w:rsidR="002F607D" w:rsidRDefault="002F607D" w:rsidP="00ED2BAF">
      <w:pPr>
        <w:spacing w:after="0" w:line="240" w:lineRule="auto"/>
      </w:pPr>
      <w:r>
        <w:separator/>
      </w:r>
    </w:p>
  </w:footnote>
  <w:footnote w:type="continuationSeparator" w:id="0">
    <w:p w14:paraId="47CB6F48" w14:textId="77777777" w:rsidR="002F607D" w:rsidRDefault="002F607D" w:rsidP="00ED2BA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26B0454" w14:textId="77777777" w:rsidR="00095226" w:rsidRPr="008D7E36" w:rsidRDefault="00095226" w:rsidP="00DB7F16">
    <w:pPr>
      <w:pStyle w:val="Header"/>
      <w:rPr>
        <w:rFonts w:ascii="Times New Roman" w:hAnsi="Times New Roman" w:cs="Times New Roman"/>
        <w:sz w:val="24"/>
        <w:szCs w:val="24"/>
      </w:rPr>
    </w:pPr>
    <w:r w:rsidRPr="008D7E36">
      <w:rPr>
        <w:rFonts w:ascii="Times New Roman" w:hAnsi="Times New Roman" w:cs="Times New Roman"/>
        <w:sz w:val="24"/>
        <w:szCs w:val="24"/>
      </w:rPr>
      <w:t>Yin et al, Outcomes of Cyanoacrylate Tissue Adhesive Application in Corneal Thinning and Perforation</w:t>
    </w:r>
  </w:p>
  <w:p w14:paraId="0E91EF73" w14:textId="5C2ECC5A" w:rsidR="00095226" w:rsidRPr="008D7E36" w:rsidRDefault="00FA7DB0" w:rsidP="00FA7DB0">
    <w:pPr>
      <w:pStyle w:val="Header"/>
      <w:rPr>
        <w:rFonts w:ascii="Times New Roman" w:hAnsi="Times New Roman" w:cs="Times New Roman"/>
      </w:rPr>
    </w:pPr>
    <w:r>
      <w:rPr>
        <w:rFonts w:eastAsia="Times New Roman"/>
      </w:rPr>
      <w:t>Supplemental Digital Content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BBE4D9A" w14:textId="3987568D" w:rsidR="00EF01D5" w:rsidRPr="008D7E36" w:rsidRDefault="00DB7F16" w:rsidP="00DB7F16">
    <w:pPr>
      <w:pStyle w:val="Header"/>
      <w:rPr>
        <w:rFonts w:ascii="Times New Roman" w:hAnsi="Times New Roman" w:cs="Times New Roman"/>
        <w:sz w:val="24"/>
        <w:szCs w:val="24"/>
      </w:rPr>
    </w:pPr>
    <w:r w:rsidRPr="008D7E36">
      <w:rPr>
        <w:rFonts w:ascii="Times New Roman" w:hAnsi="Times New Roman" w:cs="Times New Roman"/>
        <w:sz w:val="24"/>
        <w:szCs w:val="24"/>
      </w:rPr>
      <w:t>Yin et al, Outcomes of Cyanoacrylate Tissue Adhesive Application in Corneal Thinning and Perforation</w:t>
    </w:r>
  </w:p>
  <w:p w14:paraId="18103CF6" w14:textId="6EECCC21" w:rsidR="00DB7F16" w:rsidRPr="008D7E36" w:rsidRDefault="0055479F" w:rsidP="00DB7F16">
    <w:pPr>
      <w:pStyle w:val="Header"/>
      <w:rPr>
        <w:rFonts w:ascii="Times New Roman" w:hAnsi="Times New Roman" w:cs="Times New Roman"/>
      </w:rPr>
    </w:pPr>
    <w:r w:rsidRPr="008D7E36">
      <w:rPr>
        <w:rFonts w:ascii="Times New Roman" w:hAnsi="Times New Roman" w:cs="Times New Roman"/>
        <w:sz w:val="24"/>
        <w:szCs w:val="24"/>
      </w:rPr>
      <w:t>On</w:t>
    </w:r>
    <w:r w:rsidR="00DB7F16" w:rsidRPr="008D7E36">
      <w:rPr>
        <w:rFonts w:ascii="Times New Roman" w:hAnsi="Times New Roman" w:cs="Times New Roman"/>
        <w:sz w:val="24"/>
        <w:szCs w:val="24"/>
      </w:rPr>
      <w:t>line</w:t>
    </w:r>
    <w:r w:rsidRPr="008D7E36">
      <w:rPr>
        <w:rFonts w:ascii="Times New Roman" w:hAnsi="Times New Roman" w:cs="Times New Roman"/>
        <w:sz w:val="24"/>
        <w:szCs w:val="24"/>
      </w:rPr>
      <w:t>-</w:t>
    </w:r>
    <w:r w:rsidR="00DB7F16" w:rsidRPr="008D7E36">
      <w:rPr>
        <w:rFonts w:ascii="Times New Roman" w:hAnsi="Times New Roman" w:cs="Times New Roman"/>
        <w:sz w:val="24"/>
        <w:szCs w:val="24"/>
      </w:rPr>
      <w:t>only material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D2BAF"/>
    <w:rsid w:val="000105F5"/>
    <w:rsid w:val="00042656"/>
    <w:rsid w:val="00075056"/>
    <w:rsid w:val="00092A60"/>
    <w:rsid w:val="00095226"/>
    <w:rsid w:val="000A3C5A"/>
    <w:rsid w:val="000E3022"/>
    <w:rsid w:val="000F0496"/>
    <w:rsid w:val="001614D1"/>
    <w:rsid w:val="001B5187"/>
    <w:rsid w:val="001D2E98"/>
    <w:rsid w:val="001F702B"/>
    <w:rsid w:val="0020338E"/>
    <w:rsid w:val="0020699E"/>
    <w:rsid w:val="00215DC7"/>
    <w:rsid w:val="0028627E"/>
    <w:rsid w:val="002D55D9"/>
    <w:rsid w:val="002F607D"/>
    <w:rsid w:val="00331AB7"/>
    <w:rsid w:val="003A016E"/>
    <w:rsid w:val="003F3EA0"/>
    <w:rsid w:val="004A491E"/>
    <w:rsid w:val="004D0582"/>
    <w:rsid w:val="0055479F"/>
    <w:rsid w:val="00572082"/>
    <w:rsid w:val="00592C7D"/>
    <w:rsid w:val="00595405"/>
    <w:rsid w:val="005B49A6"/>
    <w:rsid w:val="005E4A79"/>
    <w:rsid w:val="00636531"/>
    <w:rsid w:val="00652BD0"/>
    <w:rsid w:val="006C0EE1"/>
    <w:rsid w:val="006F1593"/>
    <w:rsid w:val="00706FB8"/>
    <w:rsid w:val="007223EF"/>
    <w:rsid w:val="00733187"/>
    <w:rsid w:val="007C7DF6"/>
    <w:rsid w:val="0080609B"/>
    <w:rsid w:val="0089470F"/>
    <w:rsid w:val="008C4773"/>
    <w:rsid w:val="008D7E36"/>
    <w:rsid w:val="008F4936"/>
    <w:rsid w:val="00911EEC"/>
    <w:rsid w:val="00916910"/>
    <w:rsid w:val="009B2827"/>
    <w:rsid w:val="009B5BB9"/>
    <w:rsid w:val="009B5DA6"/>
    <w:rsid w:val="009D6161"/>
    <w:rsid w:val="009F06AA"/>
    <w:rsid w:val="00A22510"/>
    <w:rsid w:val="00A35432"/>
    <w:rsid w:val="00A74520"/>
    <w:rsid w:val="00A75DCA"/>
    <w:rsid w:val="00AC6436"/>
    <w:rsid w:val="00B052D5"/>
    <w:rsid w:val="00B9776D"/>
    <w:rsid w:val="00BA6742"/>
    <w:rsid w:val="00BE1FA0"/>
    <w:rsid w:val="00BE3712"/>
    <w:rsid w:val="00BE3A72"/>
    <w:rsid w:val="00BF6FA6"/>
    <w:rsid w:val="00D64DDC"/>
    <w:rsid w:val="00D81230"/>
    <w:rsid w:val="00DA2C45"/>
    <w:rsid w:val="00DB7F16"/>
    <w:rsid w:val="00DC033D"/>
    <w:rsid w:val="00E1306A"/>
    <w:rsid w:val="00E67F15"/>
    <w:rsid w:val="00EB7F63"/>
    <w:rsid w:val="00ED2BAF"/>
    <w:rsid w:val="00ED5F2F"/>
    <w:rsid w:val="00EF01D5"/>
    <w:rsid w:val="00EF31CC"/>
    <w:rsid w:val="00F06CD7"/>
    <w:rsid w:val="00FA67F9"/>
    <w:rsid w:val="00FA7D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C67E6F7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D2BAF"/>
    <w:pPr>
      <w:spacing w:after="200" w:line="276" w:lineRule="auto"/>
    </w:pPr>
    <w:rPr>
      <w:sz w:val="22"/>
      <w:szCs w:val="22"/>
      <w:lang w:eastAsia="zh-CN"/>
    </w:rPr>
  </w:style>
  <w:style w:type="paragraph" w:styleId="Heading4">
    <w:name w:val="heading 4"/>
    <w:basedOn w:val="Normal"/>
    <w:link w:val="Heading4Char"/>
    <w:uiPriority w:val="9"/>
    <w:qFormat/>
    <w:rsid w:val="005E4A79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D2BAF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ED2BAF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D2BAF"/>
    <w:rPr>
      <w:sz w:val="22"/>
      <w:szCs w:val="22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ED2BAF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D2BAF"/>
    <w:rPr>
      <w:sz w:val="22"/>
      <w:szCs w:val="22"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16910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6910"/>
    <w:rPr>
      <w:rFonts w:ascii="Lucida Grande" w:hAnsi="Lucida Grande" w:cs="Lucida Grande"/>
      <w:sz w:val="18"/>
      <w:szCs w:val="18"/>
      <w:lang w:eastAsia="zh-CN"/>
    </w:rPr>
  </w:style>
  <w:style w:type="paragraph" w:customStyle="1" w:styleId="EndNoteBibliographyTitle">
    <w:name w:val="EndNote Bibliography Title"/>
    <w:basedOn w:val="Normal"/>
    <w:rsid w:val="0080609B"/>
    <w:pPr>
      <w:spacing w:after="0"/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80609B"/>
    <w:pPr>
      <w:spacing w:line="240" w:lineRule="auto"/>
    </w:pPr>
    <w:rPr>
      <w:rFonts w:ascii="Cambria" w:hAnsi="Cambria"/>
    </w:rPr>
  </w:style>
  <w:style w:type="character" w:styleId="PageNumber">
    <w:name w:val="page number"/>
    <w:basedOn w:val="DefaultParagraphFont"/>
    <w:uiPriority w:val="99"/>
    <w:semiHidden/>
    <w:unhideWhenUsed/>
    <w:rsid w:val="005B49A6"/>
  </w:style>
  <w:style w:type="character" w:styleId="LineNumber">
    <w:name w:val="line number"/>
    <w:basedOn w:val="DefaultParagraphFont"/>
    <w:uiPriority w:val="99"/>
    <w:semiHidden/>
    <w:unhideWhenUsed/>
    <w:rsid w:val="005B49A6"/>
  </w:style>
  <w:style w:type="character" w:customStyle="1" w:styleId="Heading4Char">
    <w:name w:val="Heading 4 Char"/>
    <w:basedOn w:val="DefaultParagraphFont"/>
    <w:link w:val="Heading4"/>
    <w:uiPriority w:val="9"/>
    <w:rsid w:val="005E4A79"/>
    <w:rPr>
      <w:rFonts w:ascii="Times New Roman" w:eastAsia="Times New Roman" w:hAnsi="Times New Roman" w:cs="Times New Roman"/>
      <w:b/>
      <w:bCs/>
      <w:lang w:eastAsia="zh-CN"/>
    </w:rPr>
  </w:style>
  <w:style w:type="paragraph" w:styleId="NormalWeb">
    <w:name w:val="Normal (Web)"/>
    <w:basedOn w:val="Normal"/>
    <w:uiPriority w:val="99"/>
    <w:semiHidden/>
    <w:unhideWhenUsed/>
    <w:rsid w:val="005E4A7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i4a-back-to-top">
    <w:name w:val="i4a-back-to-top"/>
    <w:basedOn w:val="Normal"/>
    <w:rsid w:val="005E4A7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D2BAF"/>
    <w:pPr>
      <w:spacing w:after="200" w:line="276" w:lineRule="auto"/>
    </w:pPr>
    <w:rPr>
      <w:sz w:val="22"/>
      <w:szCs w:val="22"/>
      <w:lang w:eastAsia="zh-CN"/>
    </w:rPr>
  </w:style>
  <w:style w:type="paragraph" w:styleId="Heading4">
    <w:name w:val="heading 4"/>
    <w:basedOn w:val="Normal"/>
    <w:link w:val="Heading4Char"/>
    <w:uiPriority w:val="9"/>
    <w:qFormat/>
    <w:rsid w:val="005E4A79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D2BAF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ED2BAF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D2BAF"/>
    <w:rPr>
      <w:sz w:val="22"/>
      <w:szCs w:val="22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ED2BAF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D2BAF"/>
    <w:rPr>
      <w:sz w:val="22"/>
      <w:szCs w:val="22"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16910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6910"/>
    <w:rPr>
      <w:rFonts w:ascii="Lucida Grande" w:hAnsi="Lucida Grande" w:cs="Lucida Grande"/>
      <w:sz w:val="18"/>
      <w:szCs w:val="18"/>
      <w:lang w:eastAsia="zh-CN"/>
    </w:rPr>
  </w:style>
  <w:style w:type="paragraph" w:customStyle="1" w:styleId="EndNoteBibliographyTitle">
    <w:name w:val="EndNote Bibliography Title"/>
    <w:basedOn w:val="Normal"/>
    <w:rsid w:val="0080609B"/>
    <w:pPr>
      <w:spacing w:after="0"/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80609B"/>
    <w:pPr>
      <w:spacing w:line="240" w:lineRule="auto"/>
    </w:pPr>
    <w:rPr>
      <w:rFonts w:ascii="Cambria" w:hAnsi="Cambria"/>
    </w:rPr>
  </w:style>
  <w:style w:type="character" w:styleId="PageNumber">
    <w:name w:val="page number"/>
    <w:basedOn w:val="DefaultParagraphFont"/>
    <w:uiPriority w:val="99"/>
    <w:semiHidden/>
    <w:unhideWhenUsed/>
    <w:rsid w:val="005B49A6"/>
  </w:style>
  <w:style w:type="character" w:styleId="LineNumber">
    <w:name w:val="line number"/>
    <w:basedOn w:val="DefaultParagraphFont"/>
    <w:uiPriority w:val="99"/>
    <w:semiHidden/>
    <w:unhideWhenUsed/>
    <w:rsid w:val="005B49A6"/>
  </w:style>
  <w:style w:type="character" w:customStyle="1" w:styleId="Heading4Char">
    <w:name w:val="Heading 4 Char"/>
    <w:basedOn w:val="DefaultParagraphFont"/>
    <w:link w:val="Heading4"/>
    <w:uiPriority w:val="9"/>
    <w:rsid w:val="005E4A79"/>
    <w:rPr>
      <w:rFonts w:ascii="Times New Roman" w:eastAsia="Times New Roman" w:hAnsi="Times New Roman" w:cs="Times New Roman"/>
      <w:b/>
      <w:bCs/>
      <w:lang w:eastAsia="zh-CN"/>
    </w:rPr>
  </w:style>
  <w:style w:type="paragraph" w:styleId="NormalWeb">
    <w:name w:val="Normal (Web)"/>
    <w:basedOn w:val="Normal"/>
    <w:uiPriority w:val="99"/>
    <w:semiHidden/>
    <w:unhideWhenUsed/>
    <w:rsid w:val="005E4A7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i4a-back-to-top">
    <w:name w:val="i4a-back-to-top"/>
    <w:basedOn w:val="Normal"/>
    <w:rsid w:val="005E4A7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582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491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08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93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05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5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250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454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9681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836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6621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7799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71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header" Target="header2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oleObject" Target="embeddings/oleObject1.bin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em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82206CE9-D403-4576-9BBE-6571D5CF77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7</Pages>
  <Words>4210</Words>
  <Characters>23997</Characters>
  <Application>Microsoft Office Word</Application>
  <DocSecurity>0</DocSecurity>
  <Lines>199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EEI</Company>
  <LinksUpToDate>false</LinksUpToDate>
  <CharactersWithSpaces>281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</dc:creator>
  <cp:lastModifiedBy>Yin, Jia</cp:lastModifiedBy>
  <cp:revision>5</cp:revision>
  <dcterms:created xsi:type="dcterms:W3CDTF">2018-09-06T01:43:00Z</dcterms:created>
  <dcterms:modified xsi:type="dcterms:W3CDTF">2018-12-19T13:18:00Z</dcterms:modified>
</cp:coreProperties>
</file>